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668366" w14:textId="77777777" w:rsidR="00CB3037" w:rsidRDefault="00BA04E6" w:rsidP="00C32F47">
      <w:pPr>
        <w:pStyle w:val="Nazivfakultete"/>
        <w:spacing w:after="0"/>
        <w:rPr>
          <w:noProof/>
        </w:rPr>
      </w:pPr>
      <w:r>
        <w:rPr>
          <w:noProof/>
        </w:rPr>
        <w:t>univerza v ljubljani</w:t>
      </w:r>
    </w:p>
    <w:p w14:paraId="05CBD2D9" w14:textId="77777777" w:rsidR="00BA04E6" w:rsidRDefault="00BA04E6" w:rsidP="00C32F47">
      <w:pPr>
        <w:pStyle w:val="Nazivfakultete"/>
        <w:spacing w:after="0"/>
        <w:rPr>
          <w:noProof/>
        </w:rPr>
      </w:pPr>
      <w:r>
        <w:rPr>
          <w:noProof/>
        </w:rPr>
        <w:t>ekonomska fakulteta</w:t>
      </w:r>
    </w:p>
    <w:p w14:paraId="77648CCB" w14:textId="73D1D971" w:rsidR="00BA04E6" w:rsidRDefault="004A6C4D" w:rsidP="00BA04E6">
      <w:pPr>
        <w:pStyle w:val="Nazivvrstenaloge"/>
        <w:rPr>
          <w:noProof/>
        </w:rPr>
      </w:pPr>
      <w:r>
        <w:rPr>
          <w:noProof/>
        </w:rPr>
        <w:t>MAGISTRSKO DELO</w:t>
      </w:r>
    </w:p>
    <w:p w14:paraId="677A5043" w14:textId="3C88B50B" w:rsidR="00BA04E6" w:rsidRDefault="004A6C4D" w:rsidP="00BA04E6">
      <w:pPr>
        <w:pStyle w:val="Naslovseminarskenaloge"/>
        <w:rPr>
          <w:noProof/>
        </w:rPr>
      </w:pPr>
      <w:r>
        <w:rPr>
          <w:noProof/>
        </w:rPr>
        <w:t>Priložnosti uporabe analitike masovnih podatkov za trajnostno upravljanje z vo</w:t>
      </w:r>
      <w:r w:rsidR="00CC5292">
        <w:rPr>
          <w:noProof/>
        </w:rPr>
        <w:t>D</w:t>
      </w:r>
      <w:r w:rsidR="001508A9">
        <w:rPr>
          <w:noProof/>
        </w:rPr>
        <w:t>n</w:t>
      </w:r>
      <w:r>
        <w:rPr>
          <w:noProof/>
        </w:rPr>
        <w:t>imi viri</w:t>
      </w:r>
    </w:p>
    <w:p w14:paraId="5A6618BE" w14:textId="690C3441" w:rsidR="00BA04E6" w:rsidRDefault="00F56745" w:rsidP="00BA04E6">
      <w:pPr>
        <w:pStyle w:val="Datuminavtorseminarskenaloge"/>
        <w:rPr>
          <w:noProof/>
        </w:rPr>
        <w:sectPr w:rsidR="00BA04E6" w:rsidSect="00301066">
          <w:footerReference w:type="even" r:id="rId8"/>
          <w:pgSz w:w="11906" w:h="16838" w:code="9"/>
          <w:pgMar w:top="1418" w:right="1418" w:bottom="1418" w:left="1418" w:header="709" w:footer="709" w:gutter="284"/>
          <w:cols w:space="708"/>
          <w:docGrid w:linePitch="360"/>
        </w:sectPr>
      </w:pPr>
      <w:r>
        <w:rPr>
          <w:noProof/>
        </w:rPr>
        <w:t xml:space="preserve">Ljubljana, </w:t>
      </w:r>
      <w:r w:rsidR="00A05E61">
        <w:rPr>
          <w:noProof/>
        </w:rPr>
        <w:t>april</w:t>
      </w:r>
      <w:r w:rsidR="00011BC0">
        <w:rPr>
          <w:noProof/>
        </w:rPr>
        <w:t xml:space="preserve"> 202</w:t>
      </w:r>
      <w:r w:rsidR="00A05E61">
        <w:rPr>
          <w:noProof/>
        </w:rPr>
        <w:t>1</w:t>
      </w:r>
      <w:r w:rsidR="00BA04E6">
        <w:rPr>
          <w:noProof/>
        </w:rPr>
        <w:tab/>
      </w:r>
      <w:r w:rsidR="00A05E61">
        <w:rPr>
          <w:noProof/>
        </w:rPr>
        <w:t>KLEMEN KOŽELJ</w:t>
      </w:r>
    </w:p>
    <w:p w14:paraId="19D01B46" w14:textId="5C3EC79C" w:rsidR="00BA04E6" w:rsidRPr="0098151B" w:rsidRDefault="00BA04E6" w:rsidP="00BA04E6">
      <w:pPr>
        <w:jc w:val="center"/>
        <w:rPr>
          <w:b/>
          <w:noProof/>
          <w:spacing w:val="20"/>
        </w:rPr>
      </w:pPr>
      <w:r w:rsidRPr="0098151B">
        <w:rPr>
          <w:b/>
          <w:noProof/>
          <w:spacing w:val="20"/>
        </w:rPr>
        <w:lastRenderedPageBreak/>
        <w:t>IZJAVA O AVTORSTVU</w:t>
      </w:r>
    </w:p>
    <w:p w14:paraId="6F7C88A8" w14:textId="79E81AEF" w:rsidR="0098151B" w:rsidRPr="0098151B" w:rsidRDefault="0098151B" w:rsidP="0098151B">
      <w:pPr>
        <w:rPr>
          <w:noProof/>
          <w:sz w:val="20"/>
          <w:szCs w:val="20"/>
        </w:rPr>
      </w:pPr>
      <w:r w:rsidRPr="0098151B">
        <w:rPr>
          <w:noProof/>
          <w:sz w:val="20"/>
          <w:szCs w:val="20"/>
        </w:rPr>
        <w:t>Podpisani</w:t>
      </w:r>
      <w:r w:rsidR="006D4EA6">
        <w:rPr>
          <w:noProof/>
          <w:sz w:val="20"/>
          <w:szCs w:val="20"/>
        </w:rPr>
        <w:t xml:space="preserve"> Klemen Koželj</w:t>
      </w:r>
      <w:r w:rsidRPr="0098151B">
        <w:rPr>
          <w:noProof/>
          <w:sz w:val="20"/>
          <w:szCs w:val="20"/>
        </w:rPr>
        <w:t xml:space="preserve">, študent Ekonomske fakultete Univerze v Ljubljani, avtor predloženega dela z naslovom </w:t>
      </w:r>
      <w:r w:rsidR="008668FF">
        <w:rPr>
          <w:noProof/>
          <w:sz w:val="20"/>
          <w:szCs w:val="20"/>
        </w:rPr>
        <w:t>Priložnosti uporabe analitike masovnih podatkov za trajnostno upravljanje z vodnimi viri</w:t>
      </w:r>
      <w:r>
        <w:rPr>
          <w:noProof/>
          <w:sz w:val="20"/>
          <w:szCs w:val="20"/>
        </w:rPr>
        <w:t xml:space="preserve">, </w:t>
      </w:r>
      <w:r w:rsidRPr="0098151B">
        <w:rPr>
          <w:noProof/>
          <w:sz w:val="20"/>
          <w:szCs w:val="20"/>
        </w:rPr>
        <w:t xml:space="preserve">pripravljenega v sodelovanju s svetovalcem </w:t>
      </w:r>
      <w:r w:rsidR="000B3689" w:rsidRPr="000B3689">
        <w:rPr>
          <w:noProof/>
          <w:sz w:val="20"/>
          <w:szCs w:val="20"/>
        </w:rPr>
        <w:t>red. prof. dr. Jurij Jaklič</w:t>
      </w:r>
    </w:p>
    <w:p w14:paraId="6F467A23" w14:textId="299F4CFC" w:rsidR="0098151B" w:rsidRPr="004B62B1" w:rsidRDefault="0098151B" w:rsidP="0098151B">
      <w:pPr>
        <w:spacing w:before="480" w:after="480"/>
        <w:jc w:val="center"/>
        <w:rPr>
          <w:noProof/>
          <w:spacing w:val="40"/>
          <w:sz w:val="20"/>
          <w:szCs w:val="20"/>
        </w:rPr>
      </w:pPr>
      <w:r w:rsidRPr="004B62B1">
        <w:rPr>
          <w:noProof/>
          <w:spacing w:val="40"/>
          <w:sz w:val="20"/>
          <w:szCs w:val="20"/>
        </w:rPr>
        <w:t>IZJAVLJAM</w:t>
      </w:r>
    </w:p>
    <w:p w14:paraId="2A1825F2" w14:textId="77777777" w:rsidR="0098151B" w:rsidRPr="0098151B" w:rsidRDefault="0098151B" w:rsidP="0098151B">
      <w:pPr>
        <w:pStyle w:val="Seznam-tevilke"/>
        <w:contextualSpacing w:val="0"/>
        <w:rPr>
          <w:sz w:val="20"/>
          <w:szCs w:val="20"/>
        </w:rPr>
      </w:pPr>
      <w:r w:rsidRPr="0098151B">
        <w:rPr>
          <w:sz w:val="20"/>
          <w:szCs w:val="20"/>
        </w:rPr>
        <w:t>da sem predloženo delo pripravil/-a samostojno;</w:t>
      </w:r>
    </w:p>
    <w:p w14:paraId="218C336B" w14:textId="77777777" w:rsidR="0098151B" w:rsidRPr="0098151B" w:rsidRDefault="0098151B" w:rsidP="0098151B">
      <w:pPr>
        <w:pStyle w:val="Seznam-tevilke"/>
        <w:contextualSpacing w:val="0"/>
        <w:rPr>
          <w:sz w:val="20"/>
          <w:szCs w:val="20"/>
        </w:rPr>
      </w:pPr>
      <w:r w:rsidRPr="0098151B">
        <w:rPr>
          <w:sz w:val="20"/>
          <w:szCs w:val="20"/>
        </w:rPr>
        <w:t>da je tiskana oblika predloženega dela istovetna njegovi elektronski obliki;</w:t>
      </w:r>
    </w:p>
    <w:p w14:paraId="0ED6D3D7" w14:textId="77777777" w:rsidR="0098151B" w:rsidRPr="0098151B" w:rsidRDefault="0098151B" w:rsidP="0098151B">
      <w:pPr>
        <w:pStyle w:val="Seznam-tevilke"/>
        <w:contextualSpacing w:val="0"/>
        <w:rPr>
          <w:sz w:val="20"/>
          <w:szCs w:val="20"/>
        </w:rPr>
      </w:pPr>
      <w:r w:rsidRPr="0098151B">
        <w:rPr>
          <w:sz w:val="20"/>
          <w:szCs w:val="20"/>
        </w:rPr>
        <w:t xml:space="preserve">da je besedilo predloženega dela jezikovno korektno in tehnično pripravljeno v skladu z </w:t>
      </w:r>
      <w:r w:rsidRPr="0098151B">
        <w:rPr>
          <w:noProof/>
          <w:sz w:val="20"/>
          <w:szCs w:val="20"/>
        </w:rPr>
        <w:t xml:space="preserve">Navodili za izdelavo zaključnih nalog </w:t>
      </w:r>
      <w:r w:rsidRPr="0098151B">
        <w:rPr>
          <w:sz w:val="20"/>
          <w:szCs w:val="20"/>
        </w:rPr>
        <w:t xml:space="preserve">Ekonomske fakultete Univerze v Ljubljani, kar pomeni, da sem poskrbel/-a, da so dela in mnenja drugih avtorjev oziroma avtoric, ki jih uporabljam oziroma navajam v besedilu, citirana oziroma povzeta v skladu z </w:t>
      </w:r>
      <w:r w:rsidRPr="0098151B">
        <w:rPr>
          <w:noProof/>
          <w:sz w:val="20"/>
          <w:szCs w:val="20"/>
        </w:rPr>
        <w:t>Navodili za izdelavo zaključnih nalog</w:t>
      </w:r>
      <w:r w:rsidRPr="0098151B">
        <w:rPr>
          <w:sz w:val="20"/>
          <w:szCs w:val="20"/>
        </w:rPr>
        <w:t xml:space="preserve"> Ekonomske fakultete Univerze v Ljubljani;</w:t>
      </w:r>
    </w:p>
    <w:p w14:paraId="720C0809" w14:textId="77777777" w:rsidR="0098151B" w:rsidRPr="0098151B" w:rsidRDefault="0098151B" w:rsidP="0098151B">
      <w:pPr>
        <w:pStyle w:val="Seznam-tevilke"/>
        <w:contextualSpacing w:val="0"/>
        <w:rPr>
          <w:sz w:val="20"/>
          <w:szCs w:val="20"/>
        </w:rPr>
      </w:pPr>
      <w:r w:rsidRPr="0098151B">
        <w:rPr>
          <w:sz w:val="20"/>
          <w:szCs w:val="20"/>
        </w:rPr>
        <w:t xml:space="preserve">da se zavedam, da je plagiatorstvo – predstavljanje tujih del (v pisni ali grafični obliki) kot mojih lastnih – kaznivo po Kazenskem zakoniku </w:t>
      </w:r>
      <w:r w:rsidRPr="0098151B">
        <w:rPr>
          <w:noProof/>
          <w:sz w:val="20"/>
          <w:szCs w:val="20"/>
        </w:rPr>
        <w:t>Republike Slovenije</w:t>
      </w:r>
      <w:r w:rsidRPr="0098151B">
        <w:rPr>
          <w:sz w:val="20"/>
          <w:szCs w:val="20"/>
        </w:rPr>
        <w:t>;</w:t>
      </w:r>
    </w:p>
    <w:p w14:paraId="5CCBE2A5" w14:textId="77777777" w:rsidR="0098151B" w:rsidRPr="0098151B" w:rsidRDefault="0098151B" w:rsidP="0098151B">
      <w:pPr>
        <w:pStyle w:val="Seznam-tevilke"/>
        <w:contextualSpacing w:val="0"/>
        <w:rPr>
          <w:sz w:val="20"/>
          <w:szCs w:val="20"/>
        </w:rPr>
      </w:pPr>
      <w:r w:rsidRPr="0098151B">
        <w:rPr>
          <w:sz w:val="20"/>
          <w:szCs w:val="20"/>
        </w:rPr>
        <w:t>da se zavedam posledic, ki bi jih na osnovi predloženega dela dokazano plagiatorstvo lahko predstavljalo za moj status na Ekonomski fakulteti Univerze v Ljubljani v skladu z relevantnim pravilnikom;</w:t>
      </w:r>
    </w:p>
    <w:p w14:paraId="30777611" w14:textId="77777777" w:rsidR="0098151B" w:rsidRPr="0098151B" w:rsidRDefault="0098151B" w:rsidP="0098151B">
      <w:pPr>
        <w:pStyle w:val="Seznam-tevilke"/>
        <w:contextualSpacing w:val="0"/>
        <w:rPr>
          <w:sz w:val="20"/>
          <w:szCs w:val="20"/>
        </w:rPr>
      </w:pPr>
      <w:r w:rsidRPr="0098151B">
        <w:rPr>
          <w:sz w:val="20"/>
          <w:szCs w:val="20"/>
        </w:rPr>
        <w:t>da sem pridobil/-a vsa potrebna dovoljenja za uporabo podatkov in avtorskih del v predloženem delu in jih v njem jasno označil/-a;</w:t>
      </w:r>
    </w:p>
    <w:p w14:paraId="6CE9349A" w14:textId="77777777" w:rsidR="0098151B" w:rsidRPr="0098151B" w:rsidRDefault="0098151B" w:rsidP="0098151B">
      <w:pPr>
        <w:pStyle w:val="Seznam-tevilke"/>
        <w:contextualSpacing w:val="0"/>
        <w:rPr>
          <w:sz w:val="20"/>
          <w:szCs w:val="20"/>
        </w:rPr>
      </w:pPr>
      <w:r w:rsidRPr="0098151B">
        <w:rPr>
          <w:sz w:val="20"/>
          <w:szCs w:val="20"/>
        </w:rPr>
        <w:t xml:space="preserve">da sem pri pripravi predloženega dela ravnal/-a v skladu z etičnimi načeli in, kjer je to potrebno, za raziskavo pridobil/-a soglasje etične komisije; </w:t>
      </w:r>
    </w:p>
    <w:p w14:paraId="52DD8161" w14:textId="77777777" w:rsidR="0098151B" w:rsidRPr="0098151B" w:rsidRDefault="0098151B" w:rsidP="0098151B">
      <w:pPr>
        <w:pStyle w:val="Seznam-tevilke"/>
        <w:contextualSpacing w:val="0"/>
        <w:rPr>
          <w:sz w:val="20"/>
          <w:szCs w:val="20"/>
        </w:rPr>
      </w:pPr>
      <w:r w:rsidRPr="0098151B">
        <w:rPr>
          <w:sz w:val="20"/>
          <w:szCs w:val="20"/>
        </w:rPr>
        <w:t xml:space="preserve">da soglašam, da se elektronska oblika predloženega dela uporabi za preverjanje podobnosti vsebine z drugimi deli s programsko opremo za preverjanje podobnosti vsebine, ki je povezana s študijskim informacijskim sistemom članice; </w:t>
      </w:r>
    </w:p>
    <w:p w14:paraId="61EF34FE" w14:textId="77777777" w:rsidR="0098151B" w:rsidRPr="0098151B" w:rsidRDefault="0098151B" w:rsidP="0098151B">
      <w:pPr>
        <w:pStyle w:val="Seznam-tevilke"/>
        <w:contextualSpacing w:val="0"/>
        <w:rPr>
          <w:sz w:val="20"/>
          <w:szCs w:val="20"/>
        </w:rPr>
      </w:pPr>
      <w:r w:rsidRPr="0098151B">
        <w:rPr>
          <w:sz w:val="20"/>
          <w:szCs w:val="20"/>
        </w:rPr>
        <w:t>da na Univerzo v Ljubljani neodplačno, neizključno, prostorsko in časovno neomejeno prenašam pravico shranitve predloženega dela v elektronski obliki, pravico reproduciranja ter pravico dajanja predloženega dela na voljo javnosti na svetovnem spletu preko Repozitorija Univerze v Ljubljani;</w:t>
      </w:r>
    </w:p>
    <w:p w14:paraId="3A9E24CD" w14:textId="77777777" w:rsidR="0098151B" w:rsidRPr="0098151B" w:rsidRDefault="0098151B" w:rsidP="0098151B">
      <w:pPr>
        <w:pStyle w:val="Seznam-tevilke"/>
        <w:contextualSpacing w:val="0"/>
        <w:rPr>
          <w:sz w:val="20"/>
          <w:szCs w:val="20"/>
        </w:rPr>
      </w:pPr>
      <w:r w:rsidRPr="0098151B">
        <w:rPr>
          <w:sz w:val="20"/>
          <w:szCs w:val="20"/>
        </w:rPr>
        <w:t>da hkrati z objavo predloženega dela dovoljujem objavo svojih osebnih podatkov, ki so navedeni v njem in v tej izjavi.</w:t>
      </w:r>
    </w:p>
    <w:p w14:paraId="5263B143" w14:textId="026BA326" w:rsidR="00BA04E6" w:rsidRPr="0098151B" w:rsidRDefault="00BA04E6" w:rsidP="00BA04E6">
      <w:pPr>
        <w:tabs>
          <w:tab w:val="right" w:pos="8789"/>
        </w:tabs>
        <w:spacing w:before="720" w:after="0"/>
        <w:rPr>
          <w:noProof/>
          <w:sz w:val="20"/>
          <w:szCs w:val="20"/>
        </w:rPr>
        <w:sectPr w:rsidR="00BA04E6" w:rsidRPr="0098151B" w:rsidSect="00BA04E6">
          <w:pgSz w:w="11906" w:h="16838" w:code="9"/>
          <w:pgMar w:top="1418" w:right="1418" w:bottom="1418" w:left="1418" w:header="709" w:footer="709" w:gutter="284"/>
          <w:cols w:space="708"/>
          <w:vAlign w:val="bottom"/>
          <w:docGrid w:linePitch="360"/>
        </w:sectPr>
      </w:pPr>
      <w:r w:rsidRPr="0098151B">
        <w:rPr>
          <w:noProof/>
          <w:sz w:val="20"/>
          <w:szCs w:val="20"/>
        </w:rPr>
        <w:t>V Ljubljani, dne _______</w:t>
      </w:r>
      <w:r w:rsidR="0098151B">
        <w:rPr>
          <w:noProof/>
          <w:sz w:val="20"/>
          <w:szCs w:val="20"/>
        </w:rPr>
        <w:t>____</w:t>
      </w:r>
      <w:r w:rsidRPr="0098151B">
        <w:rPr>
          <w:noProof/>
          <w:sz w:val="20"/>
          <w:szCs w:val="20"/>
        </w:rPr>
        <w:t>________</w:t>
      </w:r>
      <w:r w:rsidRPr="0098151B">
        <w:rPr>
          <w:noProof/>
          <w:sz w:val="20"/>
          <w:szCs w:val="20"/>
        </w:rPr>
        <w:tab/>
        <w:t xml:space="preserve">Podpis </w:t>
      </w:r>
      <w:r w:rsidR="0098151B" w:rsidRPr="0098151B">
        <w:rPr>
          <w:noProof/>
          <w:sz w:val="20"/>
          <w:szCs w:val="20"/>
        </w:rPr>
        <w:t>študenta(-ke)</w:t>
      </w:r>
      <w:r w:rsidRPr="0098151B">
        <w:rPr>
          <w:noProof/>
          <w:sz w:val="20"/>
          <w:szCs w:val="20"/>
        </w:rPr>
        <w:t>: ____________</w:t>
      </w:r>
      <w:r w:rsidR="0098151B">
        <w:rPr>
          <w:noProof/>
          <w:sz w:val="20"/>
          <w:szCs w:val="20"/>
        </w:rPr>
        <w:t>_</w:t>
      </w:r>
      <w:r w:rsidRPr="0098151B">
        <w:rPr>
          <w:noProof/>
          <w:sz w:val="20"/>
          <w:szCs w:val="20"/>
        </w:rPr>
        <w:t>__</w:t>
      </w:r>
      <w:r w:rsidR="0098151B">
        <w:rPr>
          <w:noProof/>
          <w:sz w:val="20"/>
          <w:szCs w:val="20"/>
        </w:rPr>
        <w:t>___</w:t>
      </w:r>
      <w:r w:rsidRPr="0098151B">
        <w:rPr>
          <w:noProof/>
          <w:sz w:val="20"/>
          <w:szCs w:val="20"/>
        </w:rPr>
        <w:t>_</w:t>
      </w:r>
    </w:p>
    <w:p w14:paraId="559435F9" w14:textId="77777777" w:rsidR="00C91A34" w:rsidRDefault="00C91A34" w:rsidP="00C91A34">
      <w:pPr>
        <w:pStyle w:val="Nazivikazal"/>
      </w:pPr>
      <w:r>
        <w:lastRenderedPageBreak/>
        <w:t>KAZALO</w:t>
      </w:r>
    </w:p>
    <w:p w14:paraId="6462F9CE" w14:textId="68CADD97" w:rsidR="002649E3" w:rsidRDefault="00C91A34">
      <w:pPr>
        <w:pStyle w:val="TOC1"/>
        <w:rPr>
          <w:rFonts w:asciiTheme="minorHAnsi" w:eastAsiaTheme="minorEastAsia" w:hAnsiTheme="minorHAnsi"/>
          <w:b w:val="0"/>
          <w:lang w:val="en-SI" w:eastAsia="en-GB"/>
        </w:rPr>
      </w:pPr>
      <w:r>
        <w:fldChar w:fldCharType="begin"/>
      </w:r>
      <w:r>
        <w:instrText xml:space="preserve"> TOC \o "1-4" \h \z \u </w:instrText>
      </w:r>
      <w:r>
        <w:fldChar w:fldCharType="separate"/>
      </w:r>
      <w:hyperlink w:anchor="_Toc66618547" w:history="1">
        <w:r w:rsidR="002649E3" w:rsidRPr="00C46403">
          <w:rPr>
            <w:rStyle w:val="Hyperlink"/>
          </w:rPr>
          <w:t>UVOD</w:t>
        </w:r>
        <w:r w:rsidR="002649E3">
          <w:rPr>
            <w:webHidden/>
          </w:rPr>
          <w:tab/>
        </w:r>
        <w:r w:rsidR="002649E3">
          <w:rPr>
            <w:webHidden/>
          </w:rPr>
          <w:fldChar w:fldCharType="begin"/>
        </w:r>
        <w:r w:rsidR="002649E3">
          <w:rPr>
            <w:webHidden/>
          </w:rPr>
          <w:instrText xml:space="preserve"> PAGEREF _Toc66618547 \h </w:instrText>
        </w:r>
        <w:r w:rsidR="002649E3">
          <w:rPr>
            <w:webHidden/>
          </w:rPr>
        </w:r>
        <w:r w:rsidR="002649E3">
          <w:rPr>
            <w:webHidden/>
          </w:rPr>
          <w:fldChar w:fldCharType="separate"/>
        </w:r>
        <w:r w:rsidR="002649E3">
          <w:rPr>
            <w:webHidden/>
          </w:rPr>
          <w:t>1</w:t>
        </w:r>
        <w:r w:rsidR="002649E3">
          <w:rPr>
            <w:webHidden/>
          </w:rPr>
          <w:fldChar w:fldCharType="end"/>
        </w:r>
      </w:hyperlink>
    </w:p>
    <w:p w14:paraId="441635D8" w14:textId="2EF88960" w:rsidR="002649E3" w:rsidRDefault="002649E3">
      <w:pPr>
        <w:pStyle w:val="TOC1"/>
        <w:rPr>
          <w:rFonts w:asciiTheme="minorHAnsi" w:eastAsiaTheme="minorEastAsia" w:hAnsiTheme="minorHAnsi"/>
          <w:b w:val="0"/>
          <w:lang w:val="en-SI" w:eastAsia="en-GB"/>
        </w:rPr>
      </w:pPr>
      <w:hyperlink w:anchor="_Toc66618548" w:history="1">
        <w:r w:rsidRPr="00C46403">
          <w:rPr>
            <w:rStyle w:val="Hyperlink"/>
          </w:rPr>
          <w:t>1</w:t>
        </w:r>
        <w:r>
          <w:rPr>
            <w:rFonts w:asciiTheme="minorHAnsi" w:eastAsiaTheme="minorEastAsia" w:hAnsiTheme="minorHAnsi"/>
            <w:b w:val="0"/>
            <w:lang w:val="en-SI" w:eastAsia="en-GB"/>
          </w:rPr>
          <w:tab/>
        </w:r>
        <w:r w:rsidRPr="00C46403">
          <w:rPr>
            <w:rStyle w:val="Hyperlink"/>
          </w:rPr>
          <w:t>RAZVOJ NAPOVEDOVALNEGA MODELA</w:t>
        </w:r>
        <w:r>
          <w:rPr>
            <w:webHidden/>
          </w:rPr>
          <w:tab/>
        </w:r>
        <w:r>
          <w:rPr>
            <w:webHidden/>
          </w:rPr>
          <w:fldChar w:fldCharType="begin"/>
        </w:r>
        <w:r>
          <w:rPr>
            <w:webHidden/>
          </w:rPr>
          <w:instrText xml:space="preserve"> PAGEREF _Toc66618548 \h </w:instrText>
        </w:r>
        <w:r>
          <w:rPr>
            <w:webHidden/>
          </w:rPr>
        </w:r>
        <w:r>
          <w:rPr>
            <w:webHidden/>
          </w:rPr>
          <w:fldChar w:fldCharType="separate"/>
        </w:r>
        <w:r>
          <w:rPr>
            <w:webHidden/>
          </w:rPr>
          <w:t>2</w:t>
        </w:r>
        <w:r>
          <w:rPr>
            <w:webHidden/>
          </w:rPr>
          <w:fldChar w:fldCharType="end"/>
        </w:r>
      </w:hyperlink>
    </w:p>
    <w:p w14:paraId="231C696D" w14:textId="1FA5A6DF" w:rsidR="002649E3" w:rsidRDefault="002649E3">
      <w:pPr>
        <w:pStyle w:val="TOC2"/>
        <w:rPr>
          <w:rFonts w:asciiTheme="minorHAnsi" w:eastAsiaTheme="minorEastAsia" w:hAnsiTheme="minorHAnsi"/>
          <w:b w:val="0"/>
          <w:lang w:val="en-SI" w:eastAsia="en-GB"/>
        </w:rPr>
      </w:pPr>
      <w:hyperlink w:anchor="_Toc66618549" w:history="1">
        <w:r w:rsidRPr="00C46403">
          <w:rPr>
            <w:rStyle w:val="Hyperlink"/>
          </w:rPr>
          <w:t>1.1</w:t>
        </w:r>
        <w:r>
          <w:rPr>
            <w:rFonts w:asciiTheme="minorHAnsi" w:eastAsiaTheme="minorEastAsia" w:hAnsiTheme="minorHAnsi"/>
            <w:b w:val="0"/>
            <w:lang w:val="en-SI" w:eastAsia="en-GB"/>
          </w:rPr>
          <w:tab/>
        </w:r>
        <w:r w:rsidRPr="00C46403">
          <w:rPr>
            <w:rStyle w:val="Hyperlink"/>
          </w:rPr>
          <w:t>Analiza surovih podatkov</w:t>
        </w:r>
        <w:r>
          <w:rPr>
            <w:webHidden/>
          </w:rPr>
          <w:tab/>
        </w:r>
        <w:r>
          <w:rPr>
            <w:webHidden/>
          </w:rPr>
          <w:fldChar w:fldCharType="begin"/>
        </w:r>
        <w:r>
          <w:rPr>
            <w:webHidden/>
          </w:rPr>
          <w:instrText xml:space="preserve"> PAGEREF _Toc66618549 \h </w:instrText>
        </w:r>
        <w:r>
          <w:rPr>
            <w:webHidden/>
          </w:rPr>
        </w:r>
        <w:r>
          <w:rPr>
            <w:webHidden/>
          </w:rPr>
          <w:fldChar w:fldCharType="separate"/>
        </w:r>
        <w:r>
          <w:rPr>
            <w:webHidden/>
          </w:rPr>
          <w:t>2</w:t>
        </w:r>
        <w:r>
          <w:rPr>
            <w:webHidden/>
          </w:rPr>
          <w:fldChar w:fldCharType="end"/>
        </w:r>
      </w:hyperlink>
    </w:p>
    <w:p w14:paraId="140538CB" w14:textId="12A99642" w:rsidR="002649E3" w:rsidRDefault="002649E3">
      <w:pPr>
        <w:pStyle w:val="TOC1"/>
        <w:rPr>
          <w:rFonts w:asciiTheme="minorHAnsi" w:eastAsiaTheme="minorEastAsia" w:hAnsiTheme="minorHAnsi"/>
          <w:b w:val="0"/>
          <w:lang w:val="en-SI" w:eastAsia="en-GB"/>
        </w:rPr>
      </w:pPr>
      <w:hyperlink w:anchor="_Toc66618550" w:history="1">
        <w:r w:rsidRPr="00C46403">
          <w:rPr>
            <w:rStyle w:val="Hyperlink"/>
          </w:rPr>
          <w:t>2</w:t>
        </w:r>
        <w:r>
          <w:rPr>
            <w:rFonts w:asciiTheme="minorHAnsi" w:eastAsiaTheme="minorEastAsia" w:hAnsiTheme="minorHAnsi"/>
            <w:b w:val="0"/>
            <w:lang w:val="en-SI" w:eastAsia="en-GB"/>
          </w:rPr>
          <w:tab/>
        </w:r>
        <w:r w:rsidRPr="00C46403">
          <w:rPr>
            <w:rStyle w:val="Hyperlink"/>
          </w:rPr>
          <w:t>SATELITSKI POSNETKI</w:t>
        </w:r>
        <w:r>
          <w:rPr>
            <w:webHidden/>
          </w:rPr>
          <w:tab/>
        </w:r>
        <w:r>
          <w:rPr>
            <w:webHidden/>
          </w:rPr>
          <w:fldChar w:fldCharType="begin"/>
        </w:r>
        <w:r>
          <w:rPr>
            <w:webHidden/>
          </w:rPr>
          <w:instrText xml:space="preserve"> PAGEREF _Toc66618550 \h </w:instrText>
        </w:r>
        <w:r>
          <w:rPr>
            <w:webHidden/>
          </w:rPr>
        </w:r>
        <w:r>
          <w:rPr>
            <w:webHidden/>
          </w:rPr>
          <w:fldChar w:fldCharType="separate"/>
        </w:r>
        <w:r>
          <w:rPr>
            <w:webHidden/>
          </w:rPr>
          <w:t>3</w:t>
        </w:r>
        <w:r>
          <w:rPr>
            <w:webHidden/>
          </w:rPr>
          <w:fldChar w:fldCharType="end"/>
        </w:r>
      </w:hyperlink>
    </w:p>
    <w:p w14:paraId="27606E15" w14:textId="47A1BB39" w:rsidR="002649E3" w:rsidRDefault="002649E3">
      <w:pPr>
        <w:pStyle w:val="TOC2"/>
        <w:rPr>
          <w:rFonts w:asciiTheme="minorHAnsi" w:eastAsiaTheme="minorEastAsia" w:hAnsiTheme="minorHAnsi"/>
          <w:b w:val="0"/>
          <w:lang w:val="en-SI" w:eastAsia="en-GB"/>
        </w:rPr>
      </w:pPr>
      <w:hyperlink w:anchor="_Toc66618551" w:history="1">
        <w:r w:rsidRPr="00C46403">
          <w:rPr>
            <w:rStyle w:val="Hyperlink"/>
          </w:rPr>
          <w:t>2.1</w:t>
        </w:r>
        <w:r>
          <w:rPr>
            <w:rFonts w:asciiTheme="minorHAnsi" w:eastAsiaTheme="minorEastAsia" w:hAnsiTheme="minorHAnsi"/>
            <w:b w:val="0"/>
            <w:lang w:val="en-SI" w:eastAsia="en-GB"/>
          </w:rPr>
          <w:tab/>
        </w:r>
        <w:r w:rsidRPr="00C46403">
          <w:rPr>
            <w:rStyle w:val="Hyperlink"/>
          </w:rPr>
          <w:t>Satelita Sentinel-2</w:t>
        </w:r>
        <w:r>
          <w:rPr>
            <w:webHidden/>
          </w:rPr>
          <w:tab/>
        </w:r>
        <w:r>
          <w:rPr>
            <w:webHidden/>
          </w:rPr>
          <w:fldChar w:fldCharType="begin"/>
        </w:r>
        <w:r>
          <w:rPr>
            <w:webHidden/>
          </w:rPr>
          <w:instrText xml:space="preserve"> PAGEREF _Toc66618551 \h </w:instrText>
        </w:r>
        <w:r>
          <w:rPr>
            <w:webHidden/>
          </w:rPr>
        </w:r>
        <w:r>
          <w:rPr>
            <w:webHidden/>
          </w:rPr>
          <w:fldChar w:fldCharType="separate"/>
        </w:r>
        <w:r>
          <w:rPr>
            <w:webHidden/>
          </w:rPr>
          <w:t>4</w:t>
        </w:r>
        <w:r>
          <w:rPr>
            <w:webHidden/>
          </w:rPr>
          <w:fldChar w:fldCharType="end"/>
        </w:r>
      </w:hyperlink>
    </w:p>
    <w:p w14:paraId="396BE728" w14:textId="50AA52A1" w:rsidR="002649E3" w:rsidRDefault="002649E3">
      <w:pPr>
        <w:pStyle w:val="TOC2"/>
        <w:rPr>
          <w:rFonts w:asciiTheme="minorHAnsi" w:eastAsiaTheme="minorEastAsia" w:hAnsiTheme="minorHAnsi"/>
          <w:b w:val="0"/>
          <w:lang w:val="en-SI" w:eastAsia="en-GB"/>
        </w:rPr>
      </w:pPr>
      <w:hyperlink w:anchor="_Toc66618552" w:history="1">
        <w:r w:rsidRPr="00C46403">
          <w:rPr>
            <w:rStyle w:val="Hyperlink"/>
          </w:rPr>
          <w:t>2.2</w:t>
        </w:r>
        <w:r>
          <w:rPr>
            <w:rFonts w:asciiTheme="minorHAnsi" w:eastAsiaTheme="minorEastAsia" w:hAnsiTheme="minorHAnsi"/>
            <w:b w:val="0"/>
            <w:lang w:val="en-SI" w:eastAsia="en-GB"/>
          </w:rPr>
          <w:tab/>
        </w:r>
        <w:r w:rsidRPr="00C46403">
          <w:rPr>
            <w:rStyle w:val="Hyperlink"/>
          </w:rPr>
          <w:t>Pridobivanje satelitskih posnetkov</w:t>
        </w:r>
        <w:r>
          <w:rPr>
            <w:webHidden/>
          </w:rPr>
          <w:tab/>
        </w:r>
        <w:r>
          <w:rPr>
            <w:webHidden/>
          </w:rPr>
          <w:fldChar w:fldCharType="begin"/>
        </w:r>
        <w:r>
          <w:rPr>
            <w:webHidden/>
          </w:rPr>
          <w:instrText xml:space="preserve"> PAGEREF _Toc66618552 \h </w:instrText>
        </w:r>
        <w:r>
          <w:rPr>
            <w:webHidden/>
          </w:rPr>
        </w:r>
        <w:r>
          <w:rPr>
            <w:webHidden/>
          </w:rPr>
          <w:fldChar w:fldCharType="separate"/>
        </w:r>
        <w:r>
          <w:rPr>
            <w:webHidden/>
          </w:rPr>
          <w:t>5</w:t>
        </w:r>
        <w:r>
          <w:rPr>
            <w:webHidden/>
          </w:rPr>
          <w:fldChar w:fldCharType="end"/>
        </w:r>
      </w:hyperlink>
    </w:p>
    <w:p w14:paraId="7B8FC6F7" w14:textId="7DD0D088"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3" w:history="1">
        <w:r w:rsidRPr="00C46403">
          <w:rPr>
            <w:rStyle w:val="Hyperlink"/>
            <w:noProof/>
          </w:rPr>
          <w:t>2.2.1</w:t>
        </w:r>
        <w:r>
          <w:rPr>
            <w:rFonts w:asciiTheme="minorHAnsi" w:eastAsiaTheme="minorEastAsia" w:hAnsiTheme="minorHAnsi"/>
            <w:noProof/>
            <w:lang w:val="en-SI" w:eastAsia="en-GB"/>
          </w:rPr>
          <w:tab/>
        </w:r>
        <w:r w:rsidRPr="00C46403">
          <w:rPr>
            <w:rStyle w:val="Hyperlink"/>
            <w:noProof/>
          </w:rPr>
          <w:t>Večnivojsko procesiranja satalitskih slik</w:t>
        </w:r>
        <w:r>
          <w:rPr>
            <w:noProof/>
            <w:webHidden/>
          </w:rPr>
          <w:tab/>
        </w:r>
        <w:r>
          <w:rPr>
            <w:noProof/>
            <w:webHidden/>
          </w:rPr>
          <w:fldChar w:fldCharType="begin"/>
        </w:r>
        <w:r>
          <w:rPr>
            <w:noProof/>
            <w:webHidden/>
          </w:rPr>
          <w:instrText xml:space="preserve"> PAGEREF _Toc66618553 \h </w:instrText>
        </w:r>
        <w:r>
          <w:rPr>
            <w:noProof/>
            <w:webHidden/>
          </w:rPr>
        </w:r>
        <w:r>
          <w:rPr>
            <w:noProof/>
            <w:webHidden/>
          </w:rPr>
          <w:fldChar w:fldCharType="separate"/>
        </w:r>
        <w:r>
          <w:rPr>
            <w:noProof/>
            <w:webHidden/>
          </w:rPr>
          <w:t>5</w:t>
        </w:r>
        <w:r>
          <w:rPr>
            <w:noProof/>
            <w:webHidden/>
          </w:rPr>
          <w:fldChar w:fldCharType="end"/>
        </w:r>
      </w:hyperlink>
    </w:p>
    <w:p w14:paraId="55D0DEFA" w14:textId="6999807D"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4" w:history="1">
        <w:r w:rsidRPr="00C46403">
          <w:rPr>
            <w:rStyle w:val="Hyperlink"/>
            <w:noProof/>
          </w:rPr>
          <w:t>2.2.2</w:t>
        </w:r>
        <w:r>
          <w:rPr>
            <w:rFonts w:asciiTheme="minorHAnsi" w:eastAsiaTheme="minorEastAsia" w:hAnsiTheme="minorHAnsi"/>
            <w:noProof/>
            <w:lang w:val="en-SI" w:eastAsia="en-GB"/>
          </w:rPr>
          <w:tab/>
        </w:r>
        <w:r w:rsidRPr="00C46403">
          <w:rPr>
            <w:rStyle w:val="Hyperlink"/>
            <w:noProof/>
          </w:rPr>
          <w:t>SentinelHub</w:t>
        </w:r>
        <w:r>
          <w:rPr>
            <w:noProof/>
            <w:webHidden/>
          </w:rPr>
          <w:tab/>
        </w:r>
        <w:r>
          <w:rPr>
            <w:noProof/>
            <w:webHidden/>
          </w:rPr>
          <w:fldChar w:fldCharType="begin"/>
        </w:r>
        <w:r>
          <w:rPr>
            <w:noProof/>
            <w:webHidden/>
          </w:rPr>
          <w:instrText xml:space="preserve"> PAGEREF _Toc66618554 \h </w:instrText>
        </w:r>
        <w:r>
          <w:rPr>
            <w:noProof/>
            <w:webHidden/>
          </w:rPr>
        </w:r>
        <w:r>
          <w:rPr>
            <w:noProof/>
            <w:webHidden/>
          </w:rPr>
          <w:fldChar w:fldCharType="separate"/>
        </w:r>
        <w:r>
          <w:rPr>
            <w:noProof/>
            <w:webHidden/>
          </w:rPr>
          <w:t>6</w:t>
        </w:r>
        <w:r>
          <w:rPr>
            <w:noProof/>
            <w:webHidden/>
          </w:rPr>
          <w:fldChar w:fldCharType="end"/>
        </w:r>
      </w:hyperlink>
    </w:p>
    <w:p w14:paraId="4906F05D" w14:textId="26A92D1A" w:rsidR="002649E3" w:rsidRDefault="002649E3">
      <w:pPr>
        <w:pStyle w:val="TOC2"/>
        <w:rPr>
          <w:rFonts w:asciiTheme="minorHAnsi" w:eastAsiaTheme="minorEastAsia" w:hAnsiTheme="minorHAnsi"/>
          <w:b w:val="0"/>
          <w:lang w:val="en-SI" w:eastAsia="en-GB"/>
        </w:rPr>
      </w:pPr>
      <w:hyperlink w:anchor="_Toc66618555" w:history="1">
        <w:r w:rsidRPr="00C46403">
          <w:rPr>
            <w:rStyle w:val="Hyperlink"/>
          </w:rPr>
          <w:t>2.3</w:t>
        </w:r>
        <w:r>
          <w:rPr>
            <w:rFonts w:asciiTheme="minorHAnsi" w:eastAsiaTheme="minorEastAsia" w:hAnsiTheme="minorHAnsi"/>
            <w:b w:val="0"/>
            <w:lang w:val="en-SI" w:eastAsia="en-GB"/>
          </w:rPr>
          <w:tab/>
        </w:r>
        <w:r w:rsidRPr="00C46403">
          <w:rPr>
            <w:rStyle w:val="Hyperlink"/>
          </w:rPr>
          <w:t>Procesiranje satelitskih posnetkov</w:t>
        </w:r>
        <w:r>
          <w:rPr>
            <w:webHidden/>
          </w:rPr>
          <w:tab/>
        </w:r>
        <w:r>
          <w:rPr>
            <w:webHidden/>
          </w:rPr>
          <w:fldChar w:fldCharType="begin"/>
        </w:r>
        <w:r>
          <w:rPr>
            <w:webHidden/>
          </w:rPr>
          <w:instrText xml:space="preserve"> PAGEREF _Toc66618555 \h </w:instrText>
        </w:r>
        <w:r>
          <w:rPr>
            <w:webHidden/>
          </w:rPr>
        </w:r>
        <w:r>
          <w:rPr>
            <w:webHidden/>
          </w:rPr>
          <w:fldChar w:fldCharType="separate"/>
        </w:r>
        <w:r>
          <w:rPr>
            <w:webHidden/>
          </w:rPr>
          <w:t>7</w:t>
        </w:r>
        <w:r>
          <w:rPr>
            <w:webHidden/>
          </w:rPr>
          <w:fldChar w:fldCharType="end"/>
        </w:r>
      </w:hyperlink>
    </w:p>
    <w:p w14:paraId="2A400DEE" w14:textId="036DA03A"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6" w:history="1">
        <w:r w:rsidRPr="00C46403">
          <w:rPr>
            <w:rStyle w:val="Hyperlink"/>
            <w:noProof/>
          </w:rPr>
          <w:t>2.3.1</w:t>
        </w:r>
        <w:r>
          <w:rPr>
            <w:rFonts w:asciiTheme="minorHAnsi" w:eastAsiaTheme="minorEastAsia" w:hAnsiTheme="minorHAnsi"/>
            <w:noProof/>
            <w:lang w:val="en-SI" w:eastAsia="en-GB"/>
          </w:rPr>
          <w:tab/>
        </w:r>
        <w:r w:rsidRPr="00C46403">
          <w:rPr>
            <w:rStyle w:val="Hyperlink"/>
            <w:noProof/>
          </w:rPr>
          <w:t>Indeks NDWI</w:t>
        </w:r>
        <w:r>
          <w:rPr>
            <w:noProof/>
            <w:webHidden/>
          </w:rPr>
          <w:tab/>
        </w:r>
        <w:r>
          <w:rPr>
            <w:noProof/>
            <w:webHidden/>
          </w:rPr>
          <w:fldChar w:fldCharType="begin"/>
        </w:r>
        <w:r>
          <w:rPr>
            <w:noProof/>
            <w:webHidden/>
          </w:rPr>
          <w:instrText xml:space="preserve"> PAGEREF _Toc66618556 \h </w:instrText>
        </w:r>
        <w:r>
          <w:rPr>
            <w:noProof/>
            <w:webHidden/>
          </w:rPr>
        </w:r>
        <w:r>
          <w:rPr>
            <w:noProof/>
            <w:webHidden/>
          </w:rPr>
          <w:fldChar w:fldCharType="separate"/>
        </w:r>
        <w:r>
          <w:rPr>
            <w:noProof/>
            <w:webHidden/>
          </w:rPr>
          <w:t>7</w:t>
        </w:r>
        <w:r>
          <w:rPr>
            <w:noProof/>
            <w:webHidden/>
          </w:rPr>
          <w:fldChar w:fldCharType="end"/>
        </w:r>
      </w:hyperlink>
    </w:p>
    <w:p w14:paraId="76633DBF" w14:textId="58FDD841"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7" w:history="1">
        <w:r w:rsidRPr="00C46403">
          <w:rPr>
            <w:rStyle w:val="Hyperlink"/>
            <w:noProof/>
          </w:rPr>
          <w:t>2.3.2</w:t>
        </w:r>
        <w:r>
          <w:rPr>
            <w:rFonts w:asciiTheme="minorHAnsi" w:eastAsiaTheme="minorEastAsia" w:hAnsiTheme="minorHAnsi"/>
            <w:noProof/>
            <w:lang w:val="en-SI" w:eastAsia="en-GB"/>
          </w:rPr>
          <w:tab/>
        </w:r>
        <w:r w:rsidRPr="00C46403">
          <w:rPr>
            <w:rStyle w:val="Hyperlink"/>
            <w:noProof/>
          </w:rPr>
          <w:t>Indeks NDVI</w:t>
        </w:r>
        <w:r>
          <w:rPr>
            <w:noProof/>
            <w:webHidden/>
          </w:rPr>
          <w:tab/>
        </w:r>
        <w:r>
          <w:rPr>
            <w:noProof/>
            <w:webHidden/>
          </w:rPr>
          <w:fldChar w:fldCharType="begin"/>
        </w:r>
        <w:r>
          <w:rPr>
            <w:noProof/>
            <w:webHidden/>
          </w:rPr>
          <w:instrText xml:space="preserve"> PAGEREF _Toc66618557 \h </w:instrText>
        </w:r>
        <w:r>
          <w:rPr>
            <w:noProof/>
            <w:webHidden/>
          </w:rPr>
        </w:r>
        <w:r>
          <w:rPr>
            <w:noProof/>
            <w:webHidden/>
          </w:rPr>
          <w:fldChar w:fldCharType="separate"/>
        </w:r>
        <w:r>
          <w:rPr>
            <w:noProof/>
            <w:webHidden/>
          </w:rPr>
          <w:t>7</w:t>
        </w:r>
        <w:r>
          <w:rPr>
            <w:noProof/>
            <w:webHidden/>
          </w:rPr>
          <w:fldChar w:fldCharType="end"/>
        </w:r>
      </w:hyperlink>
    </w:p>
    <w:p w14:paraId="5844C3DE" w14:textId="0D19E5ED" w:rsidR="002649E3" w:rsidRDefault="002649E3">
      <w:pPr>
        <w:pStyle w:val="TOC2"/>
        <w:rPr>
          <w:rFonts w:asciiTheme="minorHAnsi" w:eastAsiaTheme="minorEastAsia" w:hAnsiTheme="minorHAnsi"/>
          <w:b w:val="0"/>
          <w:lang w:val="en-SI" w:eastAsia="en-GB"/>
        </w:rPr>
      </w:pPr>
      <w:hyperlink w:anchor="_Toc66618558" w:history="1">
        <w:r w:rsidRPr="00C46403">
          <w:rPr>
            <w:rStyle w:val="Hyperlink"/>
          </w:rPr>
          <w:t>2.4</w:t>
        </w:r>
        <w:r>
          <w:rPr>
            <w:rFonts w:asciiTheme="minorHAnsi" w:eastAsiaTheme="minorEastAsia" w:hAnsiTheme="minorHAnsi"/>
            <w:b w:val="0"/>
            <w:lang w:val="en-SI" w:eastAsia="en-GB"/>
          </w:rPr>
          <w:tab/>
        </w:r>
        <w:r w:rsidRPr="00C46403">
          <w:rPr>
            <w:rStyle w:val="Hyperlink"/>
          </w:rPr>
          <w:t>Ocenjevanje pridobljenih informacij</w:t>
        </w:r>
        <w:r>
          <w:rPr>
            <w:webHidden/>
          </w:rPr>
          <w:tab/>
        </w:r>
        <w:r>
          <w:rPr>
            <w:webHidden/>
          </w:rPr>
          <w:fldChar w:fldCharType="begin"/>
        </w:r>
        <w:r>
          <w:rPr>
            <w:webHidden/>
          </w:rPr>
          <w:instrText xml:space="preserve"> PAGEREF _Toc66618558 \h </w:instrText>
        </w:r>
        <w:r>
          <w:rPr>
            <w:webHidden/>
          </w:rPr>
        </w:r>
        <w:r>
          <w:rPr>
            <w:webHidden/>
          </w:rPr>
          <w:fldChar w:fldCharType="separate"/>
        </w:r>
        <w:r>
          <w:rPr>
            <w:webHidden/>
          </w:rPr>
          <w:t>8</w:t>
        </w:r>
        <w:r>
          <w:rPr>
            <w:webHidden/>
          </w:rPr>
          <w:fldChar w:fldCharType="end"/>
        </w:r>
      </w:hyperlink>
    </w:p>
    <w:p w14:paraId="611B02AC" w14:textId="27E4A65A" w:rsidR="002649E3" w:rsidRDefault="002649E3">
      <w:pPr>
        <w:pStyle w:val="TOC2"/>
        <w:rPr>
          <w:rFonts w:asciiTheme="minorHAnsi" w:eastAsiaTheme="minorEastAsia" w:hAnsiTheme="minorHAnsi"/>
          <w:b w:val="0"/>
          <w:lang w:val="en-SI" w:eastAsia="en-GB"/>
        </w:rPr>
      </w:pPr>
      <w:hyperlink w:anchor="_Toc66618559" w:history="1">
        <w:r w:rsidRPr="00C46403">
          <w:rPr>
            <w:rStyle w:val="Hyperlink"/>
          </w:rPr>
          <w:t>2.5</w:t>
        </w:r>
        <w:r>
          <w:rPr>
            <w:rFonts w:asciiTheme="minorHAnsi" w:eastAsiaTheme="minorEastAsia" w:hAnsiTheme="minorHAnsi"/>
            <w:b w:val="0"/>
            <w:lang w:val="en-SI" w:eastAsia="en-GB"/>
          </w:rPr>
          <w:tab/>
        </w:r>
        <w:r w:rsidRPr="00C46403">
          <w:rPr>
            <w:rStyle w:val="Hyperlink"/>
          </w:rPr>
          <w:t>Obogatitev napovedovalnega modela</w:t>
        </w:r>
        <w:r>
          <w:rPr>
            <w:webHidden/>
          </w:rPr>
          <w:tab/>
        </w:r>
        <w:r>
          <w:rPr>
            <w:webHidden/>
          </w:rPr>
          <w:fldChar w:fldCharType="begin"/>
        </w:r>
        <w:r>
          <w:rPr>
            <w:webHidden/>
          </w:rPr>
          <w:instrText xml:space="preserve"> PAGEREF _Toc66618559 \h </w:instrText>
        </w:r>
        <w:r>
          <w:rPr>
            <w:webHidden/>
          </w:rPr>
        </w:r>
        <w:r>
          <w:rPr>
            <w:webHidden/>
          </w:rPr>
          <w:fldChar w:fldCharType="separate"/>
        </w:r>
        <w:r>
          <w:rPr>
            <w:webHidden/>
          </w:rPr>
          <w:t>8</w:t>
        </w:r>
        <w:r>
          <w:rPr>
            <w:webHidden/>
          </w:rPr>
          <w:fldChar w:fldCharType="end"/>
        </w:r>
      </w:hyperlink>
    </w:p>
    <w:p w14:paraId="64427752" w14:textId="221DB043" w:rsidR="002649E3" w:rsidRDefault="002649E3">
      <w:pPr>
        <w:pStyle w:val="TOC2"/>
        <w:rPr>
          <w:rFonts w:asciiTheme="minorHAnsi" w:eastAsiaTheme="minorEastAsia" w:hAnsiTheme="minorHAnsi"/>
          <w:b w:val="0"/>
          <w:lang w:val="en-SI" w:eastAsia="en-GB"/>
        </w:rPr>
      </w:pPr>
      <w:hyperlink w:anchor="_Toc66618560" w:history="1">
        <w:r w:rsidRPr="00C46403">
          <w:rPr>
            <w:rStyle w:val="Hyperlink"/>
          </w:rPr>
          <w:t>2.6</w:t>
        </w:r>
        <w:r>
          <w:rPr>
            <w:rFonts w:asciiTheme="minorHAnsi" w:eastAsiaTheme="minorEastAsia" w:hAnsiTheme="minorHAnsi"/>
            <w:b w:val="0"/>
            <w:lang w:val="en-SI" w:eastAsia="en-GB"/>
          </w:rPr>
          <w:tab/>
        </w:r>
        <w:r w:rsidRPr="00C46403">
          <w:rPr>
            <w:rStyle w:val="Hyperlink"/>
          </w:rPr>
          <w:t>Zamenjava merilcev vode</w:t>
        </w:r>
        <w:r>
          <w:rPr>
            <w:webHidden/>
          </w:rPr>
          <w:tab/>
        </w:r>
        <w:r>
          <w:rPr>
            <w:webHidden/>
          </w:rPr>
          <w:fldChar w:fldCharType="begin"/>
        </w:r>
        <w:r>
          <w:rPr>
            <w:webHidden/>
          </w:rPr>
          <w:instrText xml:space="preserve"> PAGEREF _Toc66618560 \h </w:instrText>
        </w:r>
        <w:r>
          <w:rPr>
            <w:webHidden/>
          </w:rPr>
        </w:r>
        <w:r>
          <w:rPr>
            <w:webHidden/>
          </w:rPr>
          <w:fldChar w:fldCharType="separate"/>
        </w:r>
        <w:r>
          <w:rPr>
            <w:webHidden/>
          </w:rPr>
          <w:t>8</w:t>
        </w:r>
        <w:r>
          <w:rPr>
            <w:webHidden/>
          </w:rPr>
          <w:fldChar w:fldCharType="end"/>
        </w:r>
      </w:hyperlink>
    </w:p>
    <w:p w14:paraId="64E861C6" w14:textId="66DA51CF" w:rsidR="002649E3" w:rsidRDefault="002649E3">
      <w:pPr>
        <w:pStyle w:val="TOC1"/>
        <w:rPr>
          <w:rFonts w:asciiTheme="minorHAnsi" w:eastAsiaTheme="minorEastAsia" w:hAnsiTheme="minorHAnsi"/>
          <w:b w:val="0"/>
          <w:lang w:val="en-SI" w:eastAsia="en-GB"/>
        </w:rPr>
      </w:pPr>
      <w:hyperlink w:anchor="_Toc66618561" w:history="1">
        <w:r w:rsidRPr="00C46403">
          <w:rPr>
            <w:rStyle w:val="Hyperlink"/>
          </w:rPr>
          <w:t>SKLEP</w:t>
        </w:r>
        <w:r>
          <w:rPr>
            <w:webHidden/>
          </w:rPr>
          <w:tab/>
        </w:r>
        <w:r>
          <w:rPr>
            <w:webHidden/>
          </w:rPr>
          <w:fldChar w:fldCharType="begin"/>
        </w:r>
        <w:r>
          <w:rPr>
            <w:webHidden/>
          </w:rPr>
          <w:instrText xml:space="preserve"> PAGEREF _Toc66618561 \h </w:instrText>
        </w:r>
        <w:r>
          <w:rPr>
            <w:webHidden/>
          </w:rPr>
        </w:r>
        <w:r>
          <w:rPr>
            <w:webHidden/>
          </w:rPr>
          <w:fldChar w:fldCharType="separate"/>
        </w:r>
        <w:r>
          <w:rPr>
            <w:webHidden/>
          </w:rPr>
          <w:t>10</w:t>
        </w:r>
        <w:r>
          <w:rPr>
            <w:webHidden/>
          </w:rPr>
          <w:fldChar w:fldCharType="end"/>
        </w:r>
      </w:hyperlink>
    </w:p>
    <w:p w14:paraId="41FBD2BB" w14:textId="1FC3C299" w:rsidR="002649E3" w:rsidRDefault="002649E3">
      <w:pPr>
        <w:pStyle w:val="TOC1"/>
        <w:rPr>
          <w:rFonts w:asciiTheme="minorHAnsi" w:eastAsiaTheme="minorEastAsia" w:hAnsiTheme="minorHAnsi"/>
          <w:b w:val="0"/>
          <w:lang w:val="en-SI" w:eastAsia="en-GB"/>
        </w:rPr>
      </w:pPr>
      <w:hyperlink w:anchor="_Toc66618562" w:history="1">
        <w:r w:rsidRPr="00C46403">
          <w:rPr>
            <w:rStyle w:val="Hyperlink"/>
          </w:rPr>
          <w:t>LITERATURA IN VIRI</w:t>
        </w:r>
        <w:r>
          <w:rPr>
            <w:webHidden/>
          </w:rPr>
          <w:tab/>
        </w:r>
        <w:r>
          <w:rPr>
            <w:webHidden/>
          </w:rPr>
          <w:fldChar w:fldCharType="begin"/>
        </w:r>
        <w:r>
          <w:rPr>
            <w:webHidden/>
          </w:rPr>
          <w:instrText xml:space="preserve"> PAGEREF _Toc66618562 \h </w:instrText>
        </w:r>
        <w:r>
          <w:rPr>
            <w:webHidden/>
          </w:rPr>
        </w:r>
        <w:r>
          <w:rPr>
            <w:webHidden/>
          </w:rPr>
          <w:fldChar w:fldCharType="separate"/>
        </w:r>
        <w:r>
          <w:rPr>
            <w:webHidden/>
          </w:rPr>
          <w:t>11</w:t>
        </w:r>
        <w:r>
          <w:rPr>
            <w:webHidden/>
          </w:rPr>
          <w:fldChar w:fldCharType="end"/>
        </w:r>
      </w:hyperlink>
    </w:p>
    <w:p w14:paraId="74D015B0" w14:textId="2ACECDC3" w:rsidR="002649E3" w:rsidRDefault="002649E3">
      <w:pPr>
        <w:pStyle w:val="TOC1"/>
        <w:rPr>
          <w:rFonts w:asciiTheme="minorHAnsi" w:eastAsiaTheme="minorEastAsia" w:hAnsiTheme="minorHAnsi"/>
          <w:b w:val="0"/>
          <w:lang w:val="en-SI" w:eastAsia="en-GB"/>
        </w:rPr>
      </w:pPr>
      <w:hyperlink w:anchor="_Toc66618563" w:history="1">
        <w:r w:rsidRPr="00C46403">
          <w:rPr>
            <w:rStyle w:val="Hyperlink"/>
          </w:rPr>
          <w:t>PRILOGE</w:t>
        </w:r>
        <w:r>
          <w:rPr>
            <w:webHidden/>
          </w:rPr>
          <w:tab/>
        </w:r>
        <w:r>
          <w:rPr>
            <w:webHidden/>
          </w:rPr>
          <w:fldChar w:fldCharType="begin"/>
        </w:r>
        <w:r>
          <w:rPr>
            <w:webHidden/>
          </w:rPr>
          <w:instrText xml:space="preserve"> PAGEREF _Toc66618563 \h </w:instrText>
        </w:r>
        <w:r>
          <w:rPr>
            <w:webHidden/>
          </w:rPr>
        </w:r>
        <w:r>
          <w:rPr>
            <w:webHidden/>
          </w:rPr>
          <w:fldChar w:fldCharType="separate"/>
        </w:r>
        <w:r>
          <w:rPr>
            <w:webHidden/>
          </w:rPr>
          <w:t>12</w:t>
        </w:r>
        <w:r>
          <w:rPr>
            <w:webHidden/>
          </w:rPr>
          <w:fldChar w:fldCharType="end"/>
        </w:r>
      </w:hyperlink>
    </w:p>
    <w:p w14:paraId="263D3A31" w14:textId="6DDD0542" w:rsidR="00BA04E6" w:rsidRDefault="00C91A34" w:rsidP="00EE1D7C">
      <w:pPr>
        <w:pStyle w:val="Nazivikazal"/>
        <w:spacing w:before="480"/>
        <w:rPr>
          <w:noProof/>
        </w:rPr>
      </w:pPr>
      <w:r>
        <w:fldChar w:fldCharType="end"/>
      </w:r>
      <w:r w:rsidR="00BA04E6">
        <w:rPr>
          <w:noProof/>
        </w:rPr>
        <w:t xml:space="preserve">KAZALO </w:t>
      </w:r>
      <w:r w:rsidR="003602AB">
        <w:rPr>
          <w:noProof/>
        </w:rPr>
        <w:t>tabel</w:t>
      </w:r>
    </w:p>
    <w:p w14:paraId="47839B74" w14:textId="1FE5DBA9" w:rsidR="002649E3"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Tabela" </w:instrText>
      </w:r>
      <w:r>
        <w:rPr>
          <w:noProof/>
        </w:rPr>
        <w:fldChar w:fldCharType="separate"/>
      </w:r>
      <w:hyperlink w:anchor="_Toc66618564" w:history="1">
        <w:r w:rsidR="002649E3" w:rsidRPr="00DF24D1">
          <w:rPr>
            <w:rStyle w:val="Hyperlink"/>
            <w:noProof/>
          </w:rPr>
          <w:t>Tabela 1: Tehnični podatki optičnih senzorjev na satelitu Sentinel-2</w:t>
        </w:r>
        <w:r w:rsidR="002649E3">
          <w:rPr>
            <w:noProof/>
            <w:webHidden/>
          </w:rPr>
          <w:tab/>
        </w:r>
        <w:r w:rsidR="002649E3">
          <w:rPr>
            <w:noProof/>
            <w:webHidden/>
          </w:rPr>
          <w:fldChar w:fldCharType="begin"/>
        </w:r>
        <w:r w:rsidR="002649E3">
          <w:rPr>
            <w:noProof/>
            <w:webHidden/>
          </w:rPr>
          <w:instrText xml:space="preserve"> PAGEREF _Toc66618564 \h </w:instrText>
        </w:r>
        <w:r w:rsidR="002649E3">
          <w:rPr>
            <w:noProof/>
            <w:webHidden/>
          </w:rPr>
        </w:r>
        <w:r w:rsidR="002649E3">
          <w:rPr>
            <w:noProof/>
            <w:webHidden/>
          </w:rPr>
          <w:fldChar w:fldCharType="separate"/>
        </w:r>
        <w:r w:rsidR="002649E3">
          <w:rPr>
            <w:noProof/>
            <w:webHidden/>
          </w:rPr>
          <w:t>4</w:t>
        </w:r>
        <w:r w:rsidR="002649E3">
          <w:rPr>
            <w:noProof/>
            <w:webHidden/>
          </w:rPr>
          <w:fldChar w:fldCharType="end"/>
        </w:r>
      </w:hyperlink>
    </w:p>
    <w:p w14:paraId="1A14A0D0" w14:textId="1EEF9792" w:rsidR="00BA04E6" w:rsidRDefault="003602AB" w:rsidP="00EE1D7C">
      <w:pPr>
        <w:pStyle w:val="Nazivikazal"/>
        <w:spacing w:before="480"/>
        <w:rPr>
          <w:noProof/>
        </w:rPr>
      </w:pPr>
      <w:r>
        <w:rPr>
          <w:noProof/>
        </w:rPr>
        <w:fldChar w:fldCharType="end"/>
      </w:r>
      <w:r w:rsidR="00BA04E6">
        <w:rPr>
          <w:noProof/>
        </w:rPr>
        <w:t xml:space="preserve">KAZALO </w:t>
      </w:r>
      <w:r>
        <w:rPr>
          <w:noProof/>
        </w:rPr>
        <w:t>slik</w:t>
      </w:r>
    </w:p>
    <w:p w14:paraId="4F0EBF38" w14:textId="04BD3A58" w:rsidR="002649E3"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Slika" </w:instrText>
      </w:r>
      <w:r>
        <w:rPr>
          <w:noProof/>
        </w:rPr>
        <w:fldChar w:fldCharType="separate"/>
      </w:r>
      <w:hyperlink w:anchor="_Toc66618565" w:history="1">
        <w:r w:rsidR="002649E3" w:rsidRPr="00C15BEC">
          <w:rPr>
            <w:rStyle w:val="Hyperlink"/>
            <w:noProof/>
          </w:rPr>
          <w:t>Slika 1: Prikaz opazovanega zemeljskega površka z strani satelita Sentinel-2</w:t>
        </w:r>
        <w:r w:rsidR="002649E3">
          <w:rPr>
            <w:noProof/>
            <w:webHidden/>
          </w:rPr>
          <w:tab/>
        </w:r>
        <w:r w:rsidR="002649E3">
          <w:rPr>
            <w:noProof/>
            <w:webHidden/>
          </w:rPr>
          <w:fldChar w:fldCharType="begin"/>
        </w:r>
        <w:r w:rsidR="002649E3">
          <w:rPr>
            <w:noProof/>
            <w:webHidden/>
          </w:rPr>
          <w:instrText xml:space="preserve"> PAGEREF _Toc66618565 \h </w:instrText>
        </w:r>
        <w:r w:rsidR="002649E3">
          <w:rPr>
            <w:noProof/>
            <w:webHidden/>
          </w:rPr>
        </w:r>
        <w:r w:rsidR="002649E3">
          <w:rPr>
            <w:noProof/>
            <w:webHidden/>
          </w:rPr>
          <w:fldChar w:fldCharType="separate"/>
        </w:r>
        <w:r w:rsidR="002649E3">
          <w:rPr>
            <w:noProof/>
            <w:webHidden/>
          </w:rPr>
          <w:t>4</w:t>
        </w:r>
        <w:r w:rsidR="002649E3">
          <w:rPr>
            <w:noProof/>
            <w:webHidden/>
          </w:rPr>
          <w:fldChar w:fldCharType="end"/>
        </w:r>
      </w:hyperlink>
    </w:p>
    <w:p w14:paraId="03CAA11D" w14:textId="29A9FFB3" w:rsidR="002649E3" w:rsidRDefault="002649E3">
      <w:pPr>
        <w:pStyle w:val="TableofFigures"/>
        <w:tabs>
          <w:tab w:val="right" w:leader="dot" w:pos="8776"/>
        </w:tabs>
        <w:rPr>
          <w:rFonts w:asciiTheme="minorHAnsi" w:eastAsiaTheme="minorEastAsia" w:hAnsiTheme="minorHAnsi"/>
          <w:noProof/>
          <w:lang w:val="en-SI" w:eastAsia="en-GB"/>
        </w:rPr>
      </w:pPr>
      <w:hyperlink w:anchor="_Toc66618566" w:history="1">
        <w:r w:rsidRPr="00C15BEC">
          <w:rPr>
            <w:rStyle w:val="Hyperlink"/>
            <w:noProof/>
          </w:rPr>
          <w:t>Slika 2: Prikaz Sentinel-2 slik v nivoju 1B (levo) in 1C (desno)</w:t>
        </w:r>
        <w:r>
          <w:rPr>
            <w:noProof/>
            <w:webHidden/>
          </w:rPr>
          <w:tab/>
        </w:r>
        <w:r>
          <w:rPr>
            <w:noProof/>
            <w:webHidden/>
          </w:rPr>
          <w:fldChar w:fldCharType="begin"/>
        </w:r>
        <w:r>
          <w:rPr>
            <w:noProof/>
            <w:webHidden/>
          </w:rPr>
          <w:instrText xml:space="preserve"> PAGEREF _Toc66618566 \h </w:instrText>
        </w:r>
        <w:r>
          <w:rPr>
            <w:noProof/>
            <w:webHidden/>
          </w:rPr>
        </w:r>
        <w:r>
          <w:rPr>
            <w:noProof/>
            <w:webHidden/>
          </w:rPr>
          <w:fldChar w:fldCharType="separate"/>
        </w:r>
        <w:r>
          <w:rPr>
            <w:noProof/>
            <w:webHidden/>
          </w:rPr>
          <w:t>5</w:t>
        </w:r>
        <w:r>
          <w:rPr>
            <w:noProof/>
            <w:webHidden/>
          </w:rPr>
          <w:fldChar w:fldCharType="end"/>
        </w:r>
      </w:hyperlink>
    </w:p>
    <w:p w14:paraId="0F9379E1" w14:textId="208E8A2E" w:rsidR="002649E3" w:rsidRDefault="002649E3">
      <w:pPr>
        <w:pStyle w:val="TableofFigures"/>
        <w:tabs>
          <w:tab w:val="right" w:leader="dot" w:pos="8776"/>
        </w:tabs>
        <w:rPr>
          <w:rFonts w:asciiTheme="minorHAnsi" w:eastAsiaTheme="minorEastAsia" w:hAnsiTheme="minorHAnsi"/>
          <w:noProof/>
          <w:lang w:val="en-SI" w:eastAsia="en-GB"/>
        </w:rPr>
      </w:pPr>
      <w:hyperlink w:anchor="_Toc66618567" w:history="1">
        <w:r w:rsidRPr="00C15BEC">
          <w:rPr>
            <w:rStyle w:val="Hyperlink"/>
            <w:noProof/>
          </w:rPr>
          <w:t>Slika 3: Jezero Bilancino z okolico na dan 15.11.2016</w:t>
        </w:r>
        <w:r>
          <w:rPr>
            <w:noProof/>
            <w:webHidden/>
          </w:rPr>
          <w:tab/>
        </w:r>
        <w:r>
          <w:rPr>
            <w:noProof/>
            <w:webHidden/>
          </w:rPr>
          <w:fldChar w:fldCharType="begin"/>
        </w:r>
        <w:r>
          <w:rPr>
            <w:noProof/>
            <w:webHidden/>
          </w:rPr>
          <w:instrText xml:space="preserve"> PAGEREF _Toc66618567 \h </w:instrText>
        </w:r>
        <w:r>
          <w:rPr>
            <w:noProof/>
            <w:webHidden/>
          </w:rPr>
        </w:r>
        <w:r>
          <w:rPr>
            <w:noProof/>
            <w:webHidden/>
          </w:rPr>
          <w:fldChar w:fldCharType="separate"/>
        </w:r>
        <w:r>
          <w:rPr>
            <w:noProof/>
            <w:webHidden/>
          </w:rPr>
          <w:t>6</w:t>
        </w:r>
        <w:r>
          <w:rPr>
            <w:noProof/>
            <w:webHidden/>
          </w:rPr>
          <w:fldChar w:fldCharType="end"/>
        </w:r>
      </w:hyperlink>
    </w:p>
    <w:p w14:paraId="16D9DC1E" w14:textId="27B763E3" w:rsidR="00F37995" w:rsidRDefault="003602AB" w:rsidP="00EE1D7C">
      <w:pPr>
        <w:pStyle w:val="Nazivikazal"/>
        <w:spacing w:before="480"/>
        <w:rPr>
          <w:noProof/>
        </w:rPr>
      </w:pPr>
      <w:r>
        <w:rPr>
          <w:noProof/>
        </w:rPr>
        <w:fldChar w:fldCharType="end"/>
      </w:r>
    </w:p>
    <w:p w14:paraId="450156B7" w14:textId="77777777" w:rsidR="00EE1D7C" w:rsidRDefault="00EE1D7C" w:rsidP="00EE1D7C">
      <w:pPr>
        <w:rPr>
          <w:b/>
          <w:caps/>
          <w:noProof/>
          <w:sz w:val="28"/>
        </w:rPr>
      </w:pPr>
      <w:r>
        <w:rPr>
          <w:noProof/>
        </w:rPr>
        <w:br w:type="page"/>
      </w:r>
    </w:p>
    <w:p w14:paraId="01CDF511" w14:textId="7F6E495C" w:rsidR="00BA04E6" w:rsidRDefault="00BA04E6" w:rsidP="00EE1D7C">
      <w:pPr>
        <w:pStyle w:val="Nazivikazal"/>
        <w:spacing w:before="480"/>
        <w:rPr>
          <w:noProof/>
        </w:rPr>
      </w:pPr>
      <w:r>
        <w:rPr>
          <w:noProof/>
        </w:rPr>
        <w:lastRenderedPageBreak/>
        <w:t>KAZALO PRILOG</w:t>
      </w:r>
    </w:p>
    <w:p w14:paraId="255FE511" w14:textId="5F2584F2" w:rsidR="00497424"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Priloga" </w:instrText>
      </w:r>
      <w:r>
        <w:rPr>
          <w:noProof/>
        </w:rPr>
        <w:fldChar w:fldCharType="separate"/>
      </w:r>
      <w:hyperlink w:anchor="_Toc66531636" w:history="1">
        <w:r w:rsidR="00497424" w:rsidRPr="001B72D2">
          <w:rPr>
            <w:rStyle w:val="Hyperlink"/>
            <w:noProof/>
          </w:rPr>
          <w:t>Priloga 1: Ne aeterno civibus assentior sit, ne ius homero soleat pertinacia.</w:t>
        </w:r>
        <w:r w:rsidR="00497424">
          <w:rPr>
            <w:noProof/>
            <w:webHidden/>
          </w:rPr>
          <w:tab/>
        </w:r>
        <w:r w:rsidR="00497424">
          <w:rPr>
            <w:noProof/>
            <w:webHidden/>
          </w:rPr>
          <w:fldChar w:fldCharType="begin"/>
        </w:r>
        <w:r w:rsidR="00497424">
          <w:rPr>
            <w:noProof/>
            <w:webHidden/>
          </w:rPr>
          <w:instrText xml:space="preserve"> PAGEREF _Toc66531636 \h </w:instrText>
        </w:r>
        <w:r w:rsidR="00497424">
          <w:rPr>
            <w:noProof/>
            <w:webHidden/>
          </w:rPr>
        </w:r>
        <w:r w:rsidR="00497424">
          <w:rPr>
            <w:noProof/>
            <w:webHidden/>
          </w:rPr>
          <w:fldChar w:fldCharType="separate"/>
        </w:r>
        <w:r w:rsidR="00497424">
          <w:rPr>
            <w:noProof/>
            <w:webHidden/>
          </w:rPr>
          <w:t>1</w:t>
        </w:r>
        <w:r w:rsidR="00497424">
          <w:rPr>
            <w:noProof/>
            <w:webHidden/>
          </w:rPr>
          <w:fldChar w:fldCharType="end"/>
        </w:r>
      </w:hyperlink>
    </w:p>
    <w:p w14:paraId="6AE37F09" w14:textId="68AEA65A" w:rsidR="00497424" w:rsidRDefault="002631A0">
      <w:pPr>
        <w:pStyle w:val="TableofFigures"/>
        <w:tabs>
          <w:tab w:val="right" w:leader="dot" w:pos="8776"/>
        </w:tabs>
        <w:rPr>
          <w:rFonts w:asciiTheme="minorHAnsi" w:eastAsiaTheme="minorEastAsia" w:hAnsiTheme="minorHAnsi"/>
          <w:noProof/>
          <w:lang w:val="en-SI" w:eastAsia="en-GB"/>
        </w:rPr>
      </w:pPr>
      <w:hyperlink w:anchor="_Toc66531637" w:history="1">
        <w:r w:rsidR="00497424" w:rsidRPr="001B72D2">
          <w:rPr>
            <w:rStyle w:val="Hyperlink"/>
            <w:noProof/>
          </w:rPr>
          <w:t>Priloga 2: Ad vidit illud quaerendum eam. Aliquid pertinacia at usu.</w:t>
        </w:r>
        <w:r w:rsidR="00497424">
          <w:rPr>
            <w:noProof/>
            <w:webHidden/>
          </w:rPr>
          <w:tab/>
        </w:r>
        <w:r w:rsidR="00497424">
          <w:rPr>
            <w:noProof/>
            <w:webHidden/>
          </w:rPr>
          <w:fldChar w:fldCharType="begin"/>
        </w:r>
        <w:r w:rsidR="00497424">
          <w:rPr>
            <w:noProof/>
            <w:webHidden/>
          </w:rPr>
          <w:instrText xml:space="preserve"> PAGEREF _Toc66531637 \h </w:instrText>
        </w:r>
        <w:r w:rsidR="00497424">
          <w:rPr>
            <w:noProof/>
            <w:webHidden/>
          </w:rPr>
        </w:r>
        <w:r w:rsidR="00497424">
          <w:rPr>
            <w:noProof/>
            <w:webHidden/>
          </w:rPr>
          <w:fldChar w:fldCharType="separate"/>
        </w:r>
        <w:r w:rsidR="00497424">
          <w:rPr>
            <w:noProof/>
            <w:webHidden/>
          </w:rPr>
          <w:t>2</w:t>
        </w:r>
        <w:r w:rsidR="00497424">
          <w:rPr>
            <w:noProof/>
            <w:webHidden/>
          </w:rPr>
          <w:fldChar w:fldCharType="end"/>
        </w:r>
      </w:hyperlink>
    </w:p>
    <w:p w14:paraId="436DB6A1" w14:textId="348D6F83" w:rsidR="00BA04E6" w:rsidRDefault="003602AB" w:rsidP="00EE1D7C">
      <w:pPr>
        <w:pStyle w:val="Nazivikazal"/>
        <w:spacing w:before="480"/>
        <w:rPr>
          <w:noProof/>
        </w:rPr>
      </w:pPr>
      <w:r>
        <w:rPr>
          <w:noProof/>
        </w:rPr>
        <w:fldChar w:fldCharType="end"/>
      </w:r>
      <w:r w:rsidR="00BA04E6">
        <w:rPr>
          <w:noProof/>
        </w:rPr>
        <w:t>SEZNAM KRATIC</w:t>
      </w:r>
    </w:p>
    <w:p w14:paraId="6304043F" w14:textId="6E85BE00" w:rsidR="00C91A34" w:rsidRPr="00C91A34" w:rsidRDefault="00C91A34" w:rsidP="002E1847">
      <w:pPr>
        <w:spacing w:after="0"/>
        <w:jc w:val="left"/>
      </w:pPr>
      <w:r>
        <w:t>ang</w:t>
      </w:r>
      <w:r w:rsidR="00553634">
        <w:t>l</w:t>
      </w:r>
      <w:r>
        <w:t xml:space="preserve">. </w:t>
      </w:r>
      <w:r w:rsidR="00F81ADC">
        <w:t>–</w:t>
      </w:r>
      <w:r>
        <w:t xml:space="preserve"> angleško</w:t>
      </w:r>
    </w:p>
    <w:p w14:paraId="2C23C2D9" w14:textId="3F61E39C" w:rsidR="003602AB" w:rsidRDefault="00C91A34" w:rsidP="002E1847">
      <w:pPr>
        <w:spacing w:after="0"/>
        <w:jc w:val="left"/>
      </w:pPr>
      <w:r>
        <w:rPr>
          <w:b/>
        </w:rPr>
        <w:t xml:space="preserve">EU </w:t>
      </w:r>
      <w:r>
        <w:t>– (</w:t>
      </w:r>
      <w:r w:rsidR="00645E68">
        <w:t>angl.</w:t>
      </w:r>
      <w:r>
        <w:t xml:space="preserve"> European Union); Evropska unija</w:t>
      </w:r>
    </w:p>
    <w:p w14:paraId="72F6D020" w14:textId="29E1FA24" w:rsidR="004D6CA5" w:rsidRDefault="00696085" w:rsidP="002E1847">
      <w:pPr>
        <w:spacing w:after="0"/>
        <w:jc w:val="left"/>
      </w:pPr>
      <w:r>
        <w:rPr>
          <w:b/>
        </w:rPr>
        <w:t>ESA</w:t>
      </w:r>
      <w:r w:rsidR="00C91A34">
        <w:rPr>
          <w:b/>
        </w:rPr>
        <w:t xml:space="preserve"> </w:t>
      </w:r>
      <w:r w:rsidR="00C91A34">
        <w:t>– (</w:t>
      </w:r>
      <w:r w:rsidR="00645E68">
        <w:t>angl.</w:t>
      </w:r>
      <w:r w:rsidR="00C91A34">
        <w:t xml:space="preserve"> European </w:t>
      </w:r>
      <w:r>
        <w:t>Space</w:t>
      </w:r>
      <w:r w:rsidR="00C91A34">
        <w:t xml:space="preserve"> </w:t>
      </w:r>
      <w:r>
        <w:t>Agency</w:t>
      </w:r>
      <w:r w:rsidR="00C91A34">
        <w:t xml:space="preserve">); Evropska </w:t>
      </w:r>
      <w:r>
        <w:t>vesoljska agencija</w:t>
      </w:r>
    </w:p>
    <w:p w14:paraId="5D45FC16" w14:textId="570B0CBF" w:rsidR="007628E2" w:rsidRDefault="007628E2" w:rsidP="002E1847">
      <w:pPr>
        <w:spacing w:after="0"/>
        <w:jc w:val="left"/>
      </w:pPr>
      <w:r w:rsidRPr="007628E2">
        <w:rPr>
          <w:b/>
          <w:bCs/>
        </w:rPr>
        <w:t>EO</w:t>
      </w:r>
      <w:r>
        <w:t xml:space="preserve"> – (angl. Earth Observation); opazovanje zemlje</w:t>
      </w:r>
    </w:p>
    <w:p w14:paraId="34BDFD3D" w14:textId="620B3B55" w:rsidR="0076682E" w:rsidRDefault="0076682E" w:rsidP="002E1847">
      <w:pPr>
        <w:spacing w:after="0"/>
        <w:jc w:val="left"/>
      </w:pPr>
      <w:r w:rsidRPr="0076682E">
        <w:rPr>
          <w:b/>
          <w:bCs/>
        </w:rPr>
        <w:t>API</w:t>
      </w:r>
      <w:r>
        <w:t xml:space="preserve"> – (angl. Application Programming Interface); vmesnik uporabniškega programa</w:t>
      </w:r>
    </w:p>
    <w:p w14:paraId="63F02470" w14:textId="762DF4BE" w:rsidR="00455F61" w:rsidRDefault="00455F61" w:rsidP="002E1847">
      <w:pPr>
        <w:spacing w:after="0"/>
        <w:jc w:val="left"/>
      </w:pPr>
      <w:r w:rsidRPr="00455F61">
        <w:rPr>
          <w:b/>
          <w:bCs/>
        </w:rPr>
        <w:t>SDK</w:t>
      </w:r>
      <w:r>
        <w:t xml:space="preserve"> – (angl. Software Development Kit); </w:t>
      </w:r>
      <w:r w:rsidR="004C1EC9">
        <w:t>paket</w:t>
      </w:r>
      <w:r>
        <w:t xml:space="preserve"> za </w:t>
      </w:r>
      <w:r w:rsidR="00234947">
        <w:t>razvoj</w:t>
      </w:r>
      <w:r>
        <w:t xml:space="preserve"> programske opreme</w:t>
      </w:r>
    </w:p>
    <w:p w14:paraId="2B37B506" w14:textId="71B0A12F" w:rsidR="0076682E" w:rsidRDefault="00AB5114" w:rsidP="00AB5114">
      <w:r w:rsidRPr="00AB5114">
        <w:rPr>
          <w:b/>
          <w:bCs/>
        </w:rPr>
        <w:t>REST</w:t>
      </w:r>
      <w:r>
        <w:t xml:space="preserve"> – (angl. </w:t>
      </w:r>
      <w:r w:rsidRPr="00AB5114">
        <w:t xml:space="preserve">Representational </w:t>
      </w:r>
      <w:r>
        <w:t>S</w:t>
      </w:r>
      <w:r w:rsidRPr="00AB5114">
        <w:t xml:space="preserve">tate </w:t>
      </w:r>
      <w:r>
        <w:t>T</w:t>
      </w:r>
      <w:r w:rsidRPr="00AB5114">
        <w:t>ransfer</w:t>
      </w:r>
      <w:r>
        <w:t xml:space="preserve">); </w:t>
      </w:r>
      <w:r w:rsidR="001E04A7">
        <w:t>način interoperabilnosti med računalniškimi sistemi</w:t>
      </w:r>
    </w:p>
    <w:p w14:paraId="019B5EE7" w14:textId="77777777" w:rsidR="004D6CA5" w:rsidRDefault="004D6CA5" w:rsidP="00EE1D7C">
      <w:pPr>
        <w:spacing w:after="0"/>
      </w:pPr>
    </w:p>
    <w:p w14:paraId="40948063" w14:textId="77777777" w:rsidR="004D6CA5" w:rsidRDefault="004D6CA5" w:rsidP="00EE1D7C">
      <w:pPr>
        <w:spacing w:after="0"/>
        <w:sectPr w:rsidR="004D6CA5" w:rsidSect="00BA04E6">
          <w:footerReference w:type="default" r:id="rId9"/>
          <w:type w:val="oddPage"/>
          <w:pgSz w:w="11906" w:h="16838" w:code="9"/>
          <w:pgMar w:top="1418" w:right="1418" w:bottom="1418" w:left="1418" w:header="709" w:footer="709" w:gutter="284"/>
          <w:pgNumType w:fmt="lowerRoman" w:start="1"/>
          <w:cols w:space="708"/>
          <w:docGrid w:linePitch="360"/>
        </w:sectPr>
      </w:pPr>
    </w:p>
    <w:p w14:paraId="1C0E1FD9" w14:textId="38FC765D" w:rsidR="00BA04E6" w:rsidRDefault="00666827" w:rsidP="00EE1D7C">
      <w:pPr>
        <w:pStyle w:val="Neotevilennaslov"/>
        <w:spacing w:before="0"/>
        <w:rPr>
          <w:noProof/>
        </w:rPr>
      </w:pPr>
      <w:bookmarkStart w:id="0" w:name="_Toc66618547"/>
      <w:r>
        <w:rPr>
          <w:noProof/>
        </w:rPr>
        <w:lastRenderedPageBreak/>
        <w:t>UVOD</w:t>
      </w:r>
      <w:bookmarkEnd w:id="0"/>
    </w:p>
    <w:p w14:paraId="64E88A84" w14:textId="2603C55F" w:rsidR="00BA04E6" w:rsidRDefault="00BA04E6" w:rsidP="00BA04E6">
      <w:pPr>
        <w:rPr>
          <w:noProof/>
        </w:rPr>
      </w:pPr>
      <w:r>
        <w:rPr>
          <w:noProof/>
        </w:rPr>
        <w:t>Lorem ipsum dolor sit amet, cum te dictas aeterno, ut cum paulo abhorreant. Vim ea commodo convenire, ne mei choro imperdiet repudiandae. Pri et quot nihil appetere, ad nam putent conclusionemque. Choro laudem nec no. Sed ei veniam essent deleniti.</w:t>
      </w:r>
    </w:p>
    <w:p w14:paraId="604B61B2" w14:textId="77777777" w:rsidR="004C5AAF" w:rsidRDefault="004C5AAF">
      <w:pPr>
        <w:rPr>
          <w:rFonts w:eastAsiaTheme="majorEastAsia" w:cstheme="majorBidi"/>
          <w:b/>
          <w:caps/>
          <w:noProof/>
          <w:sz w:val="28"/>
          <w:szCs w:val="32"/>
        </w:rPr>
      </w:pPr>
      <w:bookmarkStart w:id="1" w:name="_Toc478583696"/>
      <w:r>
        <w:rPr>
          <w:noProof/>
        </w:rPr>
        <w:br w:type="page"/>
      </w:r>
    </w:p>
    <w:p w14:paraId="738EBFE4" w14:textId="0554AEB3" w:rsidR="002425A4" w:rsidRDefault="00C20C64" w:rsidP="002425A4">
      <w:pPr>
        <w:pStyle w:val="Heading1"/>
      </w:pPr>
      <w:bookmarkStart w:id="2" w:name="_Toc66618550"/>
      <w:bookmarkEnd w:id="1"/>
      <w:r>
        <w:lastRenderedPageBreak/>
        <w:t>SATELITSKI POSNETKI</w:t>
      </w:r>
      <w:bookmarkEnd w:id="2"/>
    </w:p>
    <w:p w14:paraId="75FECF37" w14:textId="19AD9338" w:rsidR="00D725FB" w:rsidRDefault="00251189" w:rsidP="00011095">
      <w:r>
        <w:t xml:space="preserve">V prejšnem poglavju smo dokazali kako pomembno je, da organizacija ustrezno </w:t>
      </w:r>
      <w:r w:rsidR="00090F99">
        <w:t>zbira</w:t>
      </w:r>
      <w:r>
        <w:t xml:space="preserve"> in hrani različne podatke, ki jih lahko v prihodnosti uporabi za izboljšanje poslovanja. Pri upravljanju z podatki pa se organizacija ne sme omejevati zgolj na sebe. V prihodnosti bodo bile najbolj uspešne tiste organizacije, ki bodo znale </w:t>
      </w:r>
      <w:r w:rsidR="00A123C4">
        <w:t>uporabiti</w:t>
      </w:r>
      <w:r>
        <w:t xml:space="preserve"> tudi zunanje podatkovne vire </w:t>
      </w:r>
      <w:r w:rsidR="00D40B17">
        <w:t xml:space="preserve">za obogatitev svoje </w:t>
      </w:r>
      <w:r>
        <w:t xml:space="preserve">zbirke ali pa </w:t>
      </w:r>
      <w:r w:rsidR="00FC0EA6">
        <w:t>njihovo</w:t>
      </w:r>
      <w:r w:rsidR="00794291">
        <w:t xml:space="preserve"> </w:t>
      </w:r>
      <w:r w:rsidR="00FC0EA6">
        <w:t>popolno</w:t>
      </w:r>
      <w:r w:rsidR="00A123C4">
        <w:t xml:space="preserve"> </w:t>
      </w:r>
      <w:r w:rsidR="00FC0EA6">
        <w:t>nadomestitev</w:t>
      </w:r>
      <w:r>
        <w:t>.</w:t>
      </w:r>
    </w:p>
    <w:p w14:paraId="571FCAC5" w14:textId="4BB925A3" w:rsidR="00251189" w:rsidRDefault="00D725FB" w:rsidP="00011095">
      <w:r>
        <w:t>V primeru upravljanja z vodnimi viri organizacije</w:t>
      </w:r>
      <w:r w:rsidR="005B6983">
        <w:t xml:space="preserve"> navadno</w:t>
      </w:r>
      <w:r>
        <w:t xml:space="preserve"> uporabljajo merilce za merjenje </w:t>
      </w:r>
      <w:r w:rsidR="00CB7841">
        <w:t>različnih</w:t>
      </w:r>
      <w:r w:rsidR="0007549E">
        <w:t xml:space="preserve"> </w:t>
      </w:r>
      <w:r w:rsidR="00061B33">
        <w:t xml:space="preserve">atributov </w:t>
      </w:r>
      <w:r w:rsidR="006718F5">
        <w:t xml:space="preserve">vodnih virov </w:t>
      </w:r>
      <w:r w:rsidR="00061B33">
        <w:t xml:space="preserve">kot so </w:t>
      </w:r>
      <w:r w:rsidR="002B2D05">
        <w:t>višine vodne</w:t>
      </w:r>
      <w:r>
        <w:t xml:space="preserve"> gladine, </w:t>
      </w:r>
      <w:r w:rsidR="00641D3E">
        <w:t xml:space="preserve">moč </w:t>
      </w:r>
      <w:r>
        <w:t xml:space="preserve">vodnega toka in </w:t>
      </w:r>
      <w:r w:rsidR="00BE30E4">
        <w:t>drugih lastnosti</w:t>
      </w:r>
      <w:r>
        <w:t>.</w:t>
      </w:r>
      <w:r w:rsidR="00557DF3">
        <w:t xml:space="preserve"> Strojni merilci zahtevajo redno vzdrževanja </w:t>
      </w:r>
      <w:r w:rsidR="00537BCC">
        <w:t xml:space="preserve">od </w:t>
      </w:r>
      <w:r w:rsidR="00557DF3">
        <w:t>čiščenja</w:t>
      </w:r>
      <w:r w:rsidR="00537BCC">
        <w:t xml:space="preserve"> in</w:t>
      </w:r>
      <w:r w:rsidR="00557DF3">
        <w:t xml:space="preserve"> popravila</w:t>
      </w:r>
      <w:r w:rsidR="00537BCC">
        <w:t xml:space="preserve"> do </w:t>
      </w:r>
      <w:r w:rsidR="00557DF3">
        <w:t xml:space="preserve">zamenjave. </w:t>
      </w:r>
      <w:r w:rsidR="00C7107B">
        <w:t xml:space="preserve">Upravljalci vodnih virov </w:t>
      </w:r>
      <w:r w:rsidR="00583027">
        <w:t>običajno</w:t>
      </w:r>
      <w:r w:rsidR="00557DF3">
        <w:t xml:space="preserve"> delujejo na širšem geografskem področju </w:t>
      </w:r>
      <w:r w:rsidR="0081055C">
        <w:t>zato lahko vzdrževanje omrežja merilcev</w:t>
      </w:r>
      <w:r w:rsidR="00557DF3">
        <w:t xml:space="preserve"> močno pripomore k povečanju operativnih stroškov.</w:t>
      </w:r>
    </w:p>
    <w:p w14:paraId="1AAFAF6C" w14:textId="6D53BFF2" w:rsidR="00672737" w:rsidRDefault="00672737" w:rsidP="00011095">
      <w:r>
        <w:t xml:space="preserve">Leta 1975 je Evropska unija ustanovila svojo </w:t>
      </w:r>
      <w:r w:rsidR="0050152D">
        <w:t xml:space="preserve">Evropsko </w:t>
      </w:r>
      <w:r>
        <w:t>vesoljsko agencijo (ang</w:t>
      </w:r>
      <w:r w:rsidR="00E77FD1">
        <w:t>l</w:t>
      </w:r>
      <w:r>
        <w:t>. European Space Agency</w:t>
      </w:r>
      <w:r w:rsidR="0050152D">
        <w:t xml:space="preserve"> - ESA</w:t>
      </w:r>
      <w:r>
        <w:t>)</w:t>
      </w:r>
      <w:r w:rsidR="00B63B29">
        <w:t>. Eden najbolj uspešnih vesoljskih projektov agencije je gotovo program Copernikus katerega cilj je</w:t>
      </w:r>
      <w:r w:rsidR="007B567B">
        <w:t xml:space="preserve"> skozi satelite</w:t>
      </w:r>
      <w:r w:rsidR="00B63B29">
        <w:t xml:space="preserve"> slikanje in zbiranje podatkov iz zemljine površine.</w:t>
      </w:r>
      <w:r w:rsidR="007F076E">
        <w:t xml:space="preserve"> Pridobljeni podatki se uporabljajo na različnih področjih od analiziranja kmetiskih dejavnosti in varnostnih tveganj do analiziranja podnebnih sprememb.</w:t>
      </w:r>
      <w:r w:rsidR="000F1DCC">
        <w:t xml:space="preserve"> </w:t>
      </w:r>
      <w:r w:rsidR="00BC25A8">
        <w:t xml:space="preserve"> </w:t>
      </w:r>
      <w:r w:rsidR="00BC3DD7">
        <w:fldChar w:fldCharType="begin" w:fldLock="1"/>
      </w:r>
      <w:r w:rsidR="00BC3DD7">
        <w:instrText>ADDIN CSL_CITATION {"citationItems":[{"id":"ITEM-1","itemData":{"DOI":"10.2873/93104","ISBN":"978-92-79-45666-4","author":[{"dropping-particle":"","family":"Directorate-General for Communication","given":"","non-dropping-particle":"","parse-names":false,"suffix":""}],"id":"ITEM-1","issued":{"date-parts":[["2015"]]},"page":"23","publisher":"European Commission","title":"Copernicus: Europe's eyes on earth","type":"article-journal"},"uris":["http://www.mendeley.com/documents/?uuid=6de6398b-9fcb-4bc3-9510-1c73241f8475"]}],"mendeley":{"formattedCitation":"(Directorate-General for Communication, 2015)","plainTextFormattedCitation":"(Directorate-General for Communication, 2015)","previouslyFormattedCitation":"(Directorate-General for Communication, 2015)"},"properties":{"noteIndex":0},"schema":"https://github.com/citation-style-language/schema/raw/master/csl-citation.json"}</w:instrText>
      </w:r>
      <w:r w:rsidR="00BC3DD7">
        <w:fldChar w:fldCharType="separate"/>
      </w:r>
      <w:r w:rsidR="00BC3DD7" w:rsidRPr="00ED31ED">
        <w:rPr>
          <w:noProof/>
        </w:rPr>
        <w:t>(Directorate-General for Communication, 2015)</w:t>
      </w:r>
      <w:r w:rsidR="00BC3DD7">
        <w:fldChar w:fldCharType="end"/>
      </w:r>
    </w:p>
    <w:p w14:paraId="53BDD1C9" w14:textId="7640F5E3" w:rsidR="00CB2E30" w:rsidRDefault="00BC25A8" w:rsidP="00011095">
      <w:r>
        <w:t xml:space="preserve">Program Copernikus pa je širši javnosti zanimiv predvsem zato ker so vsi zbrani podatki iz satelitov prosto dostopni v raziskovalne in komercialne namene. </w:t>
      </w:r>
      <w:r w:rsidR="00E41077">
        <w:t xml:space="preserve">V različnih obdobjih </w:t>
      </w:r>
      <w:r w:rsidR="00077952">
        <w:t xml:space="preserve">je Evropska komisija sicer pretresala različme omejitve nad </w:t>
      </w:r>
      <w:r w:rsidR="008701BE">
        <w:t>podatki</w:t>
      </w:r>
      <w:r w:rsidR="00077952">
        <w:t xml:space="preserve"> a vse študije so pokazale, da podatki zbrani preko programa močno spodbujajo</w:t>
      </w:r>
      <w:r w:rsidR="0081222A">
        <w:t xml:space="preserve"> visokotehnološke</w:t>
      </w:r>
      <w:r w:rsidR="00077952">
        <w:t xml:space="preserve"> </w:t>
      </w:r>
      <w:r w:rsidR="0081222A">
        <w:t xml:space="preserve">inovacijske </w:t>
      </w:r>
      <w:r w:rsidR="00077952">
        <w:t>znotraj EU</w:t>
      </w:r>
      <w:r w:rsidR="00E308D5">
        <w:t xml:space="preserve"> zato bodo podatki tudi v prihodnje ostali popolnoma brezplačni in vsakomur</w:t>
      </w:r>
      <w:r w:rsidR="00227E56">
        <w:t xml:space="preserve"> dostopni</w:t>
      </w:r>
      <w:r w:rsidR="000677C0">
        <w:t xml:space="preserve"> po načelu </w:t>
      </w:r>
      <w:r w:rsidR="00DC449A">
        <w:t xml:space="preserve">imenovanem </w:t>
      </w:r>
      <w:r w:rsidR="000677C0">
        <w:t>FFO oziroma polno, brezplačno, odprto (ang. full, free and open)</w:t>
      </w:r>
      <w:r w:rsidR="00AB6892">
        <w:t>.</w:t>
      </w:r>
      <w:r w:rsidR="00077952" w:rsidRPr="00077952">
        <w:t xml:space="preserve"> </w:t>
      </w:r>
      <w:r w:rsidR="00077952">
        <w:fldChar w:fldCharType="begin" w:fldLock="1"/>
      </w:r>
      <w:r w:rsidR="00077952">
        <w:instrText>ADDIN CSL_CITATION {"citationItems":[{"id":"ITEM-1","itemData":{"author":[{"dropping-particle":"","family":"Margarit","given":"Gerard","non-dropping-particle":"","parse-names":false,"suffix":""},{"dropping-particle":"","family":"Yagüe","given":"Julia","non-dropping-particle":"","parse-names":false,"suffix":""}],"id":"ITEM-1","issue":"386","issued":{"date-parts":[["2020"]]},"title":"Study on the Copernicus data policy post 2020","type":"article-journal","volume":"5.0"},"uris":["http://www.mendeley.com/documents/?uuid=e48aa5a7-2037-49c3-b3f9-c1bb1dab0b64"]}],"mendeley":{"formattedCitation":"(Margarit &amp; Yagüe, 2020)","plainTextFormattedCitation":"(Margarit &amp; Yagüe, 2020)","previouslyFormattedCitation":"(Margarit &amp; Yagüe, 2020)"},"properties":{"noteIndex":0},"schema":"https://github.com/citation-style-language/schema/raw/master/csl-citation.json"}</w:instrText>
      </w:r>
      <w:r w:rsidR="00077952">
        <w:fldChar w:fldCharType="separate"/>
      </w:r>
      <w:r w:rsidR="00077952" w:rsidRPr="008F5B43">
        <w:rPr>
          <w:noProof/>
        </w:rPr>
        <w:t>(Margarit &amp; Yagüe, 2020)</w:t>
      </w:r>
      <w:r w:rsidR="00077952">
        <w:fldChar w:fldCharType="end"/>
      </w:r>
    </w:p>
    <w:p w14:paraId="6393F686" w14:textId="77777777" w:rsidR="009C0B47" w:rsidRDefault="00E20510">
      <w:r>
        <w:t xml:space="preserve">Zato </w:t>
      </w:r>
      <w:r w:rsidR="002105E1">
        <w:t xml:space="preserve">podatkovna zbirka Copernikus </w:t>
      </w:r>
      <w:r>
        <w:t>zagotovo predstavljajo izjemen potencial tudi na področju upravljanja z vodnimi viri.</w:t>
      </w:r>
      <w:r w:rsidR="00457372">
        <w:t xml:space="preserve"> </w:t>
      </w:r>
      <w:r w:rsidR="00C269E2">
        <w:t>V tem poglavju bomo preverili možnosti nadaljne izbolšave prototipa za napovedovanje količine vode</w:t>
      </w:r>
      <w:r w:rsidR="002105E1">
        <w:t xml:space="preserve"> z uporabo satelitskih posnetkov.</w:t>
      </w:r>
      <w:r w:rsidR="00AC1687">
        <w:t xml:space="preserve"> Prav tako bomo preverili potencial popolne zamenjave strojnih merilcev z satelitksimi posnetki.</w:t>
      </w:r>
    </w:p>
    <w:p w14:paraId="2DA229A5" w14:textId="64E66569" w:rsidR="00ED780D" w:rsidRDefault="009C0B47">
      <w:pPr>
        <w:rPr>
          <w:rFonts w:eastAsiaTheme="majorEastAsia" w:cstheme="majorBidi"/>
          <w:b/>
          <w:szCs w:val="26"/>
        </w:rPr>
      </w:pPr>
      <w:r>
        <w:t>TODO TUKAJ DODAJ ŠE MALO BOLJ KONKRETNO</w:t>
      </w:r>
      <w:r w:rsidR="00ED780D">
        <w:br w:type="page"/>
      </w:r>
    </w:p>
    <w:p w14:paraId="45018BAE" w14:textId="50435785" w:rsidR="00D56476" w:rsidRDefault="00F610C7" w:rsidP="00361172">
      <w:pPr>
        <w:pStyle w:val="Heading2"/>
        <w:spacing w:before="0"/>
      </w:pPr>
      <w:bookmarkStart w:id="3" w:name="_Toc66618551"/>
      <w:r>
        <w:lastRenderedPageBreak/>
        <w:t xml:space="preserve">Satelita </w:t>
      </w:r>
      <w:r w:rsidR="00F65092">
        <w:t>Sentinel-2</w:t>
      </w:r>
      <w:bookmarkEnd w:id="3"/>
    </w:p>
    <w:p w14:paraId="4E502BED" w14:textId="66CA440F" w:rsidR="00BD1E2E" w:rsidRDefault="00AD4A93" w:rsidP="006E21C1">
      <w:r>
        <w:t>Sentinel-2 je misija programa Copernikus v okviru katere je ESA leta 2015 in 2017 v vesolje izstrelila dva satelita.</w:t>
      </w:r>
      <w:r w:rsidR="00DF04F8">
        <w:t xml:space="preserve"> </w:t>
      </w:r>
      <w:r w:rsidR="004A7C65">
        <w:t xml:space="preserve">Satelita tehtata pribljižno 1.2 toni in njuna pričakovana življenska doba je </w:t>
      </w:r>
      <w:r w:rsidR="00A321B4">
        <w:t>malo</w:t>
      </w:r>
      <w:r w:rsidR="004A7C65">
        <w:t xml:space="preserve"> več kot 7 let. </w:t>
      </w:r>
      <w:r w:rsidR="00BC3857">
        <w:t>Satelita sinhrono krožita na nadmorski višini 786 kilometrov in sta med seboj razmaknjena za 180</w:t>
      </w:r>
      <w:r w:rsidR="00BC3857" w:rsidRPr="00BC3857">
        <w:t>°</w:t>
      </w:r>
      <w:r w:rsidR="00BC3857">
        <w:t>.</w:t>
      </w:r>
      <w:r w:rsidR="00EB3997">
        <w:t xml:space="preserve"> </w:t>
      </w:r>
      <w:r w:rsidR="006E21C1">
        <w:t>Satelita nadzirata veliko večino zemeljskega površja (označeno z ne sivo barvo na spodnji sliki) in vsako geografsko točko eden izmed satelitov preleti najskasneje vsakih 5 dni. Ob vsakem preletu satelit zajema podatke iz 13 različnih senzorjev na vidnem polju širokem 290 kilometrov.</w:t>
      </w:r>
      <w:r w:rsidR="00011C89">
        <w:t xml:space="preserve"> </w:t>
      </w:r>
      <w:r w:rsidR="00BD1E2E">
        <w:fldChar w:fldCharType="begin" w:fldLock="1"/>
      </w:r>
      <w:r w:rsidR="004F1A4D">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BD1E2E">
        <w:fldChar w:fldCharType="separate"/>
      </w:r>
      <w:r w:rsidR="00BD1E2E" w:rsidRPr="00480CFE">
        <w:rPr>
          <w:noProof/>
        </w:rPr>
        <w:t>(European Space Agency, 2015)</w:t>
      </w:r>
      <w:r w:rsidR="00BD1E2E">
        <w:fldChar w:fldCharType="end"/>
      </w:r>
    </w:p>
    <w:p w14:paraId="274EA1FE" w14:textId="5BFF0752" w:rsidR="00ED709F" w:rsidRDefault="00ED709F" w:rsidP="00ED709F">
      <w:pPr>
        <w:pStyle w:val="Caption"/>
        <w:keepNext/>
      </w:pPr>
      <w:bookmarkStart w:id="4" w:name="_Toc66618565"/>
      <w:r>
        <w:t xml:space="preserve">Slika </w:t>
      </w:r>
      <w:r>
        <w:fldChar w:fldCharType="begin"/>
      </w:r>
      <w:r>
        <w:instrText xml:space="preserve"> SEQ Slika \* ARABIC </w:instrText>
      </w:r>
      <w:r>
        <w:fldChar w:fldCharType="separate"/>
      </w:r>
      <w:r w:rsidR="00307E27">
        <w:rPr>
          <w:noProof/>
        </w:rPr>
        <w:t>1</w:t>
      </w:r>
      <w:r>
        <w:fldChar w:fldCharType="end"/>
      </w:r>
      <w:r>
        <w:t>: Prikaz</w:t>
      </w:r>
      <w:r w:rsidR="00A85474">
        <w:t xml:space="preserve"> opazovanega</w:t>
      </w:r>
      <w:r>
        <w:t xml:space="preserve"> zemeljskega površka</w:t>
      </w:r>
      <w:r w:rsidR="00A85474">
        <w:t xml:space="preserve"> z strani</w:t>
      </w:r>
      <w:r>
        <w:t xml:space="preserve"> satelit</w:t>
      </w:r>
      <w:r w:rsidR="000D3AFC">
        <w:t>a</w:t>
      </w:r>
      <w:r>
        <w:t xml:space="preserve"> Sentinel-2</w:t>
      </w:r>
      <w:bookmarkEnd w:id="4"/>
    </w:p>
    <w:p w14:paraId="7E5C5521" w14:textId="77777777" w:rsidR="00ED709F" w:rsidRDefault="00ED709F" w:rsidP="00ED709F">
      <w:pPr>
        <w:keepNext/>
        <w:jc w:val="center"/>
      </w:pPr>
      <w:r>
        <w:rPr>
          <w:noProof/>
        </w:rPr>
        <w:drawing>
          <wp:inline distT="0" distB="0" distL="0" distR="0" wp14:anchorId="5AF5AD76" wp14:editId="7392D559">
            <wp:extent cx="3972394" cy="2460027"/>
            <wp:effectExtent l="0" t="0" r="3175" b="381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012333" cy="2484760"/>
                    </a:xfrm>
                    <a:prstGeom prst="rect">
                      <a:avLst/>
                    </a:prstGeom>
                  </pic:spPr>
                </pic:pic>
              </a:graphicData>
            </a:graphic>
          </wp:inline>
        </w:drawing>
      </w:r>
    </w:p>
    <w:p w14:paraId="44D497A5" w14:textId="630FA64D" w:rsidR="00505656" w:rsidRDefault="00ED709F" w:rsidP="0096724B">
      <w:pPr>
        <w:pStyle w:val="Caption"/>
      </w:pPr>
      <w:r>
        <w:t>Vir:  European space agency (2015)</w:t>
      </w:r>
      <w:r w:rsidR="005F5456">
        <w:t>.</w:t>
      </w:r>
    </w:p>
    <w:p w14:paraId="23B0E1E7" w14:textId="42D67D7F" w:rsidR="007B201B" w:rsidRDefault="007B201B" w:rsidP="007B201B">
      <w:pPr>
        <w:pStyle w:val="Caption"/>
        <w:keepNext/>
      </w:pPr>
      <w:bookmarkStart w:id="5" w:name="_Toc66618564"/>
      <w:r>
        <w:t xml:space="preserve">Tabela </w:t>
      </w:r>
      <w:r w:rsidR="00EA1A5E">
        <w:fldChar w:fldCharType="begin"/>
      </w:r>
      <w:r w:rsidR="00EA1A5E">
        <w:instrText xml:space="preserve"> SEQ Tabela \* ARABIC </w:instrText>
      </w:r>
      <w:r w:rsidR="00EA1A5E">
        <w:fldChar w:fldCharType="separate"/>
      </w:r>
      <w:r w:rsidR="00497424">
        <w:rPr>
          <w:noProof/>
        </w:rPr>
        <w:t>1</w:t>
      </w:r>
      <w:r w:rsidR="00EA1A5E">
        <w:fldChar w:fldCharType="end"/>
      </w:r>
      <w:r>
        <w:t>: Tehnični podatki optičnih senzorjev na satelitu Sentinel-2</w:t>
      </w:r>
      <w:bookmarkEnd w:id="5"/>
    </w:p>
    <w:tbl>
      <w:tblPr>
        <w:tblStyle w:val="TableGrid"/>
        <w:tblW w:w="0" w:type="auto"/>
        <w:jc w:val="center"/>
        <w:tblLook w:val="04A0" w:firstRow="1" w:lastRow="0" w:firstColumn="1" w:lastColumn="0" w:noHBand="0" w:noVBand="1"/>
      </w:tblPr>
      <w:tblGrid>
        <w:gridCol w:w="2836"/>
        <w:gridCol w:w="1983"/>
        <w:gridCol w:w="1703"/>
      </w:tblGrid>
      <w:tr w:rsidR="0056471B" w:rsidRPr="0056471B" w14:paraId="5EF8A40E" w14:textId="77777777" w:rsidTr="00CB3379">
        <w:trPr>
          <w:jc w:val="center"/>
        </w:trPr>
        <w:tc>
          <w:tcPr>
            <w:tcW w:w="2836" w:type="dxa"/>
          </w:tcPr>
          <w:p w14:paraId="24DCDEC9" w14:textId="2A4FE908" w:rsidR="0056471B" w:rsidRPr="0056471B" w:rsidRDefault="0056471B" w:rsidP="00496DAA">
            <w:pPr>
              <w:jc w:val="center"/>
              <w:rPr>
                <w:rFonts w:cs="Times New Roman"/>
                <w:b/>
                <w:bCs/>
                <w:sz w:val="22"/>
                <w:szCs w:val="22"/>
              </w:rPr>
            </w:pPr>
            <w:r w:rsidRPr="0056471B">
              <w:rPr>
                <w:rFonts w:cs="Times New Roman"/>
                <w:b/>
                <w:bCs/>
                <w:sz w:val="22"/>
                <w:szCs w:val="22"/>
              </w:rPr>
              <w:t>Oznaka in ime senzorja</w:t>
            </w:r>
          </w:p>
        </w:tc>
        <w:tc>
          <w:tcPr>
            <w:tcW w:w="1983" w:type="dxa"/>
          </w:tcPr>
          <w:p w14:paraId="485B8096" w14:textId="4497B591" w:rsidR="0056471B" w:rsidRPr="0056471B" w:rsidRDefault="0056471B" w:rsidP="00496DAA">
            <w:pPr>
              <w:jc w:val="center"/>
              <w:rPr>
                <w:rFonts w:cs="Times New Roman"/>
                <w:b/>
                <w:bCs/>
                <w:sz w:val="22"/>
                <w:szCs w:val="22"/>
              </w:rPr>
            </w:pPr>
            <w:r w:rsidRPr="0056471B">
              <w:rPr>
                <w:rFonts w:cs="Times New Roman"/>
                <w:b/>
                <w:bCs/>
                <w:sz w:val="22"/>
                <w:szCs w:val="22"/>
              </w:rPr>
              <w:t>Centralna valovna dolžina (nm)</w:t>
            </w:r>
          </w:p>
        </w:tc>
        <w:tc>
          <w:tcPr>
            <w:tcW w:w="1703" w:type="dxa"/>
          </w:tcPr>
          <w:p w14:paraId="7960E3D7" w14:textId="62391953" w:rsidR="0056471B" w:rsidRPr="0056471B" w:rsidRDefault="0056471B" w:rsidP="00496DAA">
            <w:pPr>
              <w:jc w:val="center"/>
              <w:rPr>
                <w:rFonts w:cs="Times New Roman"/>
                <w:b/>
                <w:bCs/>
                <w:sz w:val="22"/>
                <w:szCs w:val="22"/>
              </w:rPr>
            </w:pPr>
            <w:r w:rsidRPr="0056471B">
              <w:rPr>
                <w:rFonts w:cs="Times New Roman"/>
                <w:b/>
                <w:bCs/>
                <w:sz w:val="22"/>
                <w:szCs w:val="22"/>
              </w:rPr>
              <w:t>Ločljivost (m)</w:t>
            </w:r>
          </w:p>
        </w:tc>
      </w:tr>
      <w:tr w:rsidR="0056471B" w:rsidRPr="0056471B" w14:paraId="71FAE95D" w14:textId="77777777" w:rsidTr="00CB3379">
        <w:trPr>
          <w:jc w:val="center"/>
        </w:trPr>
        <w:tc>
          <w:tcPr>
            <w:tcW w:w="2836" w:type="dxa"/>
          </w:tcPr>
          <w:p w14:paraId="03BA831C" w14:textId="324377CF" w:rsidR="0056471B" w:rsidRPr="0056471B" w:rsidRDefault="0056471B">
            <w:pPr>
              <w:rPr>
                <w:rFonts w:cs="Times New Roman"/>
                <w:sz w:val="22"/>
                <w:szCs w:val="22"/>
              </w:rPr>
            </w:pPr>
            <w:r w:rsidRPr="0056471B">
              <w:rPr>
                <w:rFonts w:cs="Times New Roman"/>
                <w:sz w:val="22"/>
                <w:szCs w:val="22"/>
              </w:rPr>
              <w:t>1 - Coastal aerosol</w:t>
            </w:r>
          </w:p>
        </w:tc>
        <w:tc>
          <w:tcPr>
            <w:tcW w:w="1983" w:type="dxa"/>
          </w:tcPr>
          <w:p w14:paraId="25446A5E" w14:textId="1EB23FBB" w:rsidR="0056471B" w:rsidRPr="0056471B" w:rsidRDefault="0056471B" w:rsidP="0056471B">
            <w:pPr>
              <w:jc w:val="center"/>
              <w:rPr>
                <w:rFonts w:cs="Times New Roman"/>
                <w:sz w:val="22"/>
                <w:szCs w:val="22"/>
              </w:rPr>
            </w:pPr>
            <w:r w:rsidRPr="0056471B">
              <w:rPr>
                <w:rFonts w:cs="Times New Roman"/>
                <w:sz w:val="22"/>
                <w:szCs w:val="22"/>
              </w:rPr>
              <w:t>442</w:t>
            </w:r>
          </w:p>
        </w:tc>
        <w:tc>
          <w:tcPr>
            <w:tcW w:w="1703" w:type="dxa"/>
          </w:tcPr>
          <w:p w14:paraId="4CB15D88" w14:textId="2EC1FCBB"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61C0825B" w14:textId="77777777" w:rsidTr="00CB3379">
        <w:trPr>
          <w:jc w:val="center"/>
        </w:trPr>
        <w:tc>
          <w:tcPr>
            <w:tcW w:w="2836" w:type="dxa"/>
          </w:tcPr>
          <w:p w14:paraId="41D79630" w14:textId="3100813D" w:rsidR="0056471B" w:rsidRPr="0056471B" w:rsidRDefault="0056471B">
            <w:pPr>
              <w:rPr>
                <w:rFonts w:cs="Times New Roman"/>
                <w:sz w:val="22"/>
                <w:szCs w:val="22"/>
              </w:rPr>
            </w:pPr>
            <w:r w:rsidRPr="0056471B">
              <w:rPr>
                <w:rFonts w:cs="Times New Roman"/>
                <w:sz w:val="22"/>
                <w:szCs w:val="22"/>
              </w:rPr>
              <w:t>2 - Blue</w:t>
            </w:r>
          </w:p>
        </w:tc>
        <w:tc>
          <w:tcPr>
            <w:tcW w:w="1983" w:type="dxa"/>
          </w:tcPr>
          <w:p w14:paraId="06A97D97" w14:textId="38B46FBB" w:rsidR="0056471B" w:rsidRPr="0056471B" w:rsidRDefault="0056471B" w:rsidP="0056471B">
            <w:pPr>
              <w:jc w:val="center"/>
              <w:rPr>
                <w:rFonts w:cs="Times New Roman"/>
                <w:sz w:val="22"/>
                <w:szCs w:val="22"/>
              </w:rPr>
            </w:pPr>
            <w:r w:rsidRPr="0056471B">
              <w:rPr>
                <w:rFonts w:cs="Times New Roman"/>
                <w:sz w:val="22"/>
                <w:szCs w:val="22"/>
              </w:rPr>
              <w:t>492</w:t>
            </w:r>
          </w:p>
        </w:tc>
        <w:tc>
          <w:tcPr>
            <w:tcW w:w="1703" w:type="dxa"/>
          </w:tcPr>
          <w:p w14:paraId="2F43CEA4" w14:textId="7BF3F70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490F99E" w14:textId="77777777" w:rsidTr="00CB3379">
        <w:trPr>
          <w:jc w:val="center"/>
        </w:trPr>
        <w:tc>
          <w:tcPr>
            <w:tcW w:w="2836" w:type="dxa"/>
          </w:tcPr>
          <w:p w14:paraId="3155B51A" w14:textId="3B2934DB" w:rsidR="0056471B" w:rsidRPr="0056471B" w:rsidRDefault="0056471B">
            <w:pPr>
              <w:rPr>
                <w:rFonts w:cs="Times New Roman"/>
                <w:sz w:val="22"/>
                <w:szCs w:val="22"/>
              </w:rPr>
            </w:pPr>
            <w:r w:rsidRPr="0056471B">
              <w:rPr>
                <w:rFonts w:cs="Times New Roman"/>
                <w:sz w:val="22"/>
                <w:szCs w:val="22"/>
              </w:rPr>
              <w:t xml:space="preserve">3 - Green </w:t>
            </w:r>
          </w:p>
        </w:tc>
        <w:tc>
          <w:tcPr>
            <w:tcW w:w="1983" w:type="dxa"/>
          </w:tcPr>
          <w:p w14:paraId="40116A55" w14:textId="147CC178" w:rsidR="0056471B" w:rsidRPr="0056471B" w:rsidRDefault="0056471B" w:rsidP="0056471B">
            <w:pPr>
              <w:jc w:val="center"/>
              <w:rPr>
                <w:rFonts w:cs="Times New Roman"/>
                <w:sz w:val="22"/>
                <w:szCs w:val="22"/>
              </w:rPr>
            </w:pPr>
            <w:r w:rsidRPr="0056471B">
              <w:rPr>
                <w:rFonts w:cs="Times New Roman"/>
                <w:sz w:val="22"/>
                <w:szCs w:val="22"/>
              </w:rPr>
              <w:t>559</w:t>
            </w:r>
          </w:p>
        </w:tc>
        <w:tc>
          <w:tcPr>
            <w:tcW w:w="1703" w:type="dxa"/>
          </w:tcPr>
          <w:p w14:paraId="77290815" w14:textId="4B927F30"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11F8DEF1" w14:textId="77777777" w:rsidTr="00CB3379">
        <w:trPr>
          <w:jc w:val="center"/>
        </w:trPr>
        <w:tc>
          <w:tcPr>
            <w:tcW w:w="2836" w:type="dxa"/>
          </w:tcPr>
          <w:p w14:paraId="68C4EA41" w14:textId="2019C4A5" w:rsidR="0056471B" w:rsidRPr="0056471B" w:rsidRDefault="0056471B">
            <w:pPr>
              <w:rPr>
                <w:rFonts w:cs="Times New Roman"/>
                <w:sz w:val="22"/>
                <w:szCs w:val="22"/>
              </w:rPr>
            </w:pPr>
            <w:r w:rsidRPr="0056471B">
              <w:rPr>
                <w:rFonts w:cs="Times New Roman"/>
                <w:sz w:val="22"/>
                <w:szCs w:val="22"/>
              </w:rPr>
              <w:t>4 – Red</w:t>
            </w:r>
          </w:p>
        </w:tc>
        <w:tc>
          <w:tcPr>
            <w:tcW w:w="1983" w:type="dxa"/>
          </w:tcPr>
          <w:p w14:paraId="655BA0DE" w14:textId="355D00A8" w:rsidR="0056471B" w:rsidRPr="0056471B" w:rsidRDefault="0056471B" w:rsidP="0056471B">
            <w:pPr>
              <w:jc w:val="center"/>
              <w:rPr>
                <w:rFonts w:cs="Times New Roman"/>
                <w:sz w:val="22"/>
                <w:szCs w:val="22"/>
              </w:rPr>
            </w:pPr>
            <w:r w:rsidRPr="0056471B">
              <w:rPr>
                <w:rFonts w:cs="Times New Roman"/>
                <w:sz w:val="22"/>
                <w:szCs w:val="22"/>
              </w:rPr>
              <w:t>664</w:t>
            </w:r>
          </w:p>
        </w:tc>
        <w:tc>
          <w:tcPr>
            <w:tcW w:w="1703" w:type="dxa"/>
          </w:tcPr>
          <w:p w14:paraId="07375C03" w14:textId="27FB604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4E01DBBB" w14:textId="77777777" w:rsidTr="00CB3379">
        <w:trPr>
          <w:jc w:val="center"/>
        </w:trPr>
        <w:tc>
          <w:tcPr>
            <w:tcW w:w="2836" w:type="dxa"/>
          </w:tcPr>
          <w:p w14:paraId="138D8C02" w14:textId="317E152B" w:rsidR="0056471B" w:rsidRPr="0056471B" w:rsidRDefault="0056471B">
            <w:pPr>
              <w:rPr>
                <w:rFonts w:cs="Times New Roman"/>
                <w:sz w:val="22"/>
                <w:szCs w:val="22"/>
              </w:rPr>
            </w:pPr>
            <w:r w:rsidRPr="0056471B">
              <w:rPr>
                <w:rFonts w:cs="Times New Roman"/>
                <w:sz w:val="22"/>
                <w:szCs w:val="22"/>
              </w:rPr>
              <w:t xml:space="preserve">5 – </w:t>
            </w:r>
            <w:r w:rsidR="00CB3379">
              <w:rPr>
                <w:rFonts w:cs="Times New Roman"/>
                <w:sz w:val="22"/>
                <w:szCs w:val="22"/>
              </w:rPr>
              <w:t>V</w:t>
            </w:r>
            <w:r w:rsidRPr="0056471B">
              <w:rPr>
                <w:rFonts w:cs="Times New Roman"/>
                <w:sz w:val="22"/>
                <w:szCs w:val="22"/>
              </w:rPr>
              <w:t xml:space="preserve">egetation </w:t>
            </w:r>
            <w:r w:rsidR="00CB3379">
              <w:rPr>
                <w:rFonts w:cs="Times New Roman"/>
                <w:sz w:val="22"/>
                <w:szCs w:val="22"/>
              </w:rPr>
              <w:t>R</w:t>
            </w:r>
            <w:r w:rsidRPr="0056471B">
              <w:rPr>
                <w:rFonts w:cs="Times New Roman"/>
                <w:sz w:val="22"/>
                <w:szCs w:val="22"/>
              </w:rPr>
              <w:t>ed</w:t>
            </w:r>
            <w:r w:rsidR="00CB3379">
              <w:rPr>
                <w:rFonts w:cs="Times New Roman"/>
                <w:sz w:val="22"/>
                <w:szCs w:val="22"/>
              </w:rPr>
              <w:t xml:space="preserve"> edge</w:t>
            </w:r>
          </w:p>
        </w:tc>
        <w:tc>
          <w:tcPr>
            <w:tcW w:w="1983" w:type="dxa"/>
          </w:tcPr>
          <w:p w14:paraId="3840F501" w14:textId="2A9FB96E" w:rsidR="0056471B" w:rsidRPr="0056471B" w:rsidRDefault="0056471B" w:rsidP="0056471B">
            <w:pPr>
              <w:jc w:val="center"/>
              <w:rPr>
                <w:rFonts w:cs="Times New Roman"/>
                <w:sz w:val="22"/>
                <w:szCs w:val="22"/>
              </w:rPr>
            </w:pPr>
            <w:r w:rsidRPr="0056471B">
              <w:rPr>
                <w:rFonts w:cs="Times New Roman"/>
                <w:sz w:val="22"/>
                <w:szCs w:val="22"/>
              </w:rPr>
              <w:t>704</w:t>
            </w:r>
          </w:p>
        </w:tc>
        <w:tc>
          <w:tcPr>
            <w:tcW w:w="1703" w:type="dxa"/>
          </w:tcPr>
          <w:p w14:paraId="2F03FDC2" w14:textId="169A2A58"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2D24035" w14:textId="77777777" w:rsidTr="00CB3379">
        <w:trPr>
          <w:jc w:val="center"/>
        </w:trPr>
        <w:tc>
          <w:tcPr>
            <w:tcW w:w="2836" w:type="dxa"/>
          </w:tcPr>
          <w:p w14:paraId="3857784A" w14:textId="3095F4EF" w:rsidR="0056471B" w:rsidRPr="0056471B" w:rsidRDefault="0056471B">
            <w:pPr>
              <w:rPr>
                <w:rFonts w:cs="Times New Roman"/>
                <w:sz w:val="22"/>
                <w:szCs w:val="22"/>
              </w:rPr>
            </w:pPr>
            <w:r w:rsidRPr="0056471B">
              <w:rPr>
                <w:rFonts w:cs="Times New Roman"/>
                <w:sz w:val="22"/>
                <w:szCs w:val="22"/>
              </w:rPr>
              <w:t>6</w:t>
            </w:r>
            <w:r w:rsidR="00CB3379">
              <w:rPr>
                <w:rFonts w:cs="Times New Roman"/>
                <w:sz w:val="22"/>
                <w:szCs w:val="22"/>
              </w:rPr>
              <w:t xml:space="preserve"> – Vegetation Red edge</w:t>
            </w:r>
          </w:p>
        </w:tc>
        <w:tc>
          <w:tcPr>
            <w:tcW w:w="1983" w:type="dxa"/>
          </w:tcPr>
          <w:p w14:paraId="0EAE832E" w14:textId="3507DED7" w:rsidR="0056471B" w:rsidRPr="0056471B" w:rsidRDefault="0056471B" w:rsidP="0056471B">
            <w:pPr>
              <w:jc w:val="center"/>
              <w:rPr>
                <w:rFonts w:cs="Times New Roman"/>
                <w:sz w:val="22"/>
                <w:szCs w:val="22"/>
              </w:rPr>
            </w:pPr>
            <w:r w:rsidRPr="0056471B">
              <w:rPr>
                <w:rFonts w:cs="Times New Roman"/>
                <w:sz w:val="22"/>
                <w:szCs w:val="22"/>
              </w:rPr>
              <w:t>740</w:t>
            </w:r>
          </w:p>
        </w:tc>
        <w:tc>
          <w:tcPr>
            <w:tcW w:w="1703" w:type="dxa"/>
          </w:tcPr>
          <w:p w14:paraId="57EB3C73" w14:textId="33A5BCAB"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EE31A78" w14:textId="77777777" w:rsidTr="00CB3379">
        <w:trPr>
          <w:jc w:val="center"/>
        </w:trPr>
        <w:tc>
          <w:tcPr>
            <w:tcW w:w="2836" w:type="dxa"/>
          </w:tcPr>
          <w:p w14:paraId="36F61B94" w14:textId="23454706" w:rsidR="0056471B" w:rsidRPr="0056471B" w:rsidRDefault="0056471B">
            <w:pPr>
              <w:rPr>
                <w:rFonts w:cs="Times New Roman"/>
                <w:sz w:val="22"/>
                <w:szCs w:val="22"/>
              </w:rPr>
            </w:pPr>
            <w:r w:rsidRPr="0056471B">
              <w:rPr>
                <w:rFonts w:cs="Times New Roman"/>
                <w:sz w:val="22"/>
                <w:szCs w:val="22"/>
              </w:rPr>
              <w:t>7</w:t>
            </w:r>
            <w:r w:rsidR="00CB3379">
              <w:rPr>
                <w:rFonts w:cs="Times New Roman"/>
                <w:sz w:val="22"/>
                <w:szCs w:val="22"/>
              </w:rPr>
              <w:t xml:space="preserve"> – Vegetation Red edge</w:t>
            </w:r>
          </w:p>
        </w:tc>
        <w:tc>
          <w:tcPr>
            <w:tcW w:w="1983" w:type="dxa"/>
          </w:tcPr>
          <w:p w14:paraId="1A8CCCF1" w14:textId="0A22B856" w:rsidR="0056471B" w:rsidRPr="0056471B" w:rsidRDefault="0056471B" w:rsidP="0056471B">
            <w:pPr>
              <w:jc w:val="center"/>
              <w:rPr>
                <w:rFonts w:cs="Times New Roman"/>
                <w:sz w:val="22"/>
                <w:szCs w:val="22"/>
              </w:rPr>
            </w:pPr>
            <w:r w:rsidRPr="0056471B">
              <w:rPr>
                <w:rFonts w:cs="Times New Roman"/>
                <w:sz w:val="22"/>
                <w:szCs w:val="22"/>
              </w:rPr>
              <w:t>782</w:t>
            </w:r>
          </w:p>
        </w:tc>
        <w:tc>
          <w:tcPr>
            <w:tcW w:w="1703" w:type="dxa"/>
          </w:tcPr>
          <w:p w14:paraId="269EFAAA" w14:textId="5C4A71D0"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0FC3B7FD" w14:textId="77777777" w:rsidTr="00CB3379">
        <w:trPr>
          <w:jc w:val="center"/>
        </w:trPr>
        <w:tc>
          <w:tcPr>
            <w:tcW w:w="2836" w:type="dxa"/>
          </w:tcPr>
          <w:p w14:paraId="497B59A4" w14:textId="5B709ADA" w:rsidR="0056471B" w:rsidRPr="0056471B" w:rsidRDefault="0056471B">
            <w:pPr>
              <w:rPr>
                <w:rFonts w:cs="Times New Roman"/>
                <w:sz w:val="22"/>
                <w:szCs w:val="22"/>
              </w:rPr>
            </w:pPr>
            <w:r w:rsidRPr="0056471B">
              <w:rPr>
                <w:rFonts w:cs="Times New Roman"/>
                <w:sz w:val="22"/>
                <w:szCs w:val="22"/>
              </w:rPr>
              <w:t>8</w:t>
            </w:r>
            <w:r w:rsidR="00CB3379">
              <w:rPr>
                <w:rFonts w:cs="Times New Roman"/>
                <w:sz w:val="22"/>
                <w:szCs w:val="22"/>
              </w:rPr>
              <w:t xml:space="preserve"> – NIR</w:t>
            </w:r>
          </w:p>
        </w:tc>
        <w:tc>
          <w:tcPr>
            <w:tcW w:w="1983" w:type="dxa"/>
          </w:tcPr>
          <w:p w14:paraId="1C2ABF93" w14:textId="7F2CA60D" w:rsidR="0056471B" w:rsidRPr="0056471B" w:rsidRDefault="0056471B" w:rsidP="0056471B">
            <w:pPr>
              <w:jc w:val="center"/>
              <w:rPr>
                <w:rFonts w:cs="Times New Roman"/>
                <w:sz w:val="22"/>
                <w:szCs w:val="22"/>
              </w:rPr>
            </w:pPr>
            <w:r w:rsidRPr="0056471B">
              <w:rPr>
                <w:rFonts w:cs="Times New Roman"/>
                <w:sz w:val="22"/>
                <w:szCs w:val="22"/>
              </w:rPr>
              <w:t>838</w:t>
            </w:r>
          </w:p>
        </w:tc>
        <w:tc>
          <w:tcPr>
            <w:tcW w:w="1703" w:type="dxa"/>
          </w:tcPr>
          <w:p w14:paraId="2F041975" w14:textId="3EB4BFB6"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7623567" w14:textId="77777777" w:rsidTr="00CB3379">
        <w:trPr>
          <w:jc w:val="center"/>
        </w:trPr>
        <w:tc>
          <w:tcPr>
            <w:tcW w:w="2836" w:type="dxa"/>
          </w:tcPr>
          <w:p w14:paraId="62761D08" w14:textId="04D6CA82" w:rsidR="0056471B" w:rsidRPr="0056471B" w:rsidRDefault="00CB3379">
            <w:pPr>
              <w:rPr>
                <w:rFonts w:cs="Times New Roman"/>
                <w:sz w:val="22"/>
                <w:szCs w:val="22"/>
              </w:rPr>
            </w:pPr>
            <w:r>
              <w:rPr>
                <w:rFonts w:cs="Times New Roman"/>
                <w:sz w:val="22"/>
                <w:szCs w:val="22"/>
              </w:rPr>
              <w:t xml:space="preserve">8A – </w:t>
            </w:r>
            <w:r w:rsidR="00DE5FE4">
              <w:rPr>
                <w:rFonts w:cs="Times New Roman"/>
                <w:sz w:val="22"/>
                <w:szCs w:val="22"/>
              </w:rPr>
              <w:t>Narrow NIR</w:t>
            </w:r>
          </w:p>
        </w:tc>
        <w:tc>
          <w:tcPr>
            <w:tcW w:w="1983" w:type="dxa"/>
          </w:tcPr>
          <w:p w14:paraId="6844979E" w14:textId="5E72FFC2" w:rsidR="0056471B" w:rsidRPr="0056471B" w:rsidRDefault="0056471B" w:rsidP="0056471B">
            <w:pPr>
              <w:jc w:val="center"/>
              <w:rPr>
                <w:rFonts w:cs="Times New Roman"/>
                <w:sz w:val="22"/>
                <w:szCs w:val="22"/>
              </w:rPr>
            </w:pPr>
            <w:r w:rsidRPr="0056471B">
              <w:rPr>
                <w:rFonts w:cs="Times New Roman"/>
                <w:sz w:val="22"/>
                <w:szCs w:val="22"/>
              </w:rPr>
              <w:t>864</w:t>
            </w:r>
          </w:p>
        </w:tc>
        <w:tc>
          <w:tcPr>
            <w:tcW w:w="1703" w:type="dxa"/>
          </w:tcPr>
          <w:p w14:paraId="2A796ED4" w14:textId="4352A221"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F45F461" w14:textId="77777777" w:rsidTr="00CB3379">
        <w:trPr>
          <w:jc w:val="center"/>
        </w:trPr>
        <w:tc>
          <w:tcPr>
            <w:tcW w:w="2836" w:type="dxa"/>
          </w:tcPr>
          <w:p w14:paraId="7DA770DA" w14:textId="7A1DAB63" w:rsidR="0056471B" w:rsidRPr="0056471B" w:rsidRDefault="00CB3379">
            <w:pPr>
              <w:rPr>
                <w:rFonts w:cs="Times New Roman"/>
                <w:sz w:val="22"/>
                <w:szCs w:val="22"/>
              </w:rPr>
            </w:pPr>
            <w:r>
              <w:rPr>
                <w:rFonts w:cs="Times New Roman"/>
                <w:sz w:val="22"/>
                <w:szCs w:val="22"/>
              </w:rPr>
              <w:t>9 – Water vapour</w:t>
            </w:r>
          </w:p>
        </w:tc>
        <w:tc>
          <w:tcPr>
            <w:tcW w:w="1983" w:type="dxa"/>
          </w:tcPr>
          <w:p w14:paraId="1BA1637E" w14:textId="3D717B49" w:rsidR="0056471B" w:rsidRPr="0056471B" w:rsidRDefault="0056471B" w:rsidP="0056471B">
            <w:pPr>
              <w:jc w:val="center"/>
              <w:rPr>
                <w:rFonts w:cs="Times New Roman"/>
                <w:sz w:val="22"/>
                <w:szCs w:val="22"/>
              </w:rPr>
            </w:pPr>
            <w:r w:rsidRPr="0056471B">
              <w:rPr>
                <w:rFonts w:cs="Times New Roman"/>
                <w:sz w:val="22"/>
                <w:szCs w:val="22"/>
              </w:rPr>
              <w:t>945</w:t>
            </w:r>
          </w:p>
        </w:tc>
        <w:tc>
          <w:tcPr>
            <w:tcW w:w="1703" w:type="dxa"/>
          </w:tcPr>
          <w:p w14:paraId="19729BD6" w14:textId="4D43EA16"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2659EEBD" w14:textId="77777777" w:rsidTr="00CB3379">
        <w:trPr>
          <w:jc w:val="center"/>
        </w:trPr>
        <w:tc>
          <w:tcPr>
            <w:tcW w:w="2836" w:type="dxa"/>
          </w:tcPr>
          <w:p w14:paraId="19BD2307" w14:textId="3355514D"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0 – SWIR</w:t>
            </w:r>
          </w:p>
        </w:tc>
        <w:tc>
          <w:tcPr>
            <w:tcW w:w="1983" w:type="dxa"/>
          </w:tcPr>
          <w:p w14:paraId="07F58BB4" w14:textId="3B8CFADE" w:rsidR="0056471B" w:rsidRPr="0056471B" w:rsidRDefault="0056471B" w:rsidP="0056471B">
            <w:pPr>
              <w:jc w:val="center"/>
              <w:rPr>
                <w:rFonts w:cs="Times New Roman"/>
                <w:sz w:val="22"/>
                <w:szCs w:val="22"/>
              </w:rPr>
            </w:pPr>
            <w:r w:rsidRPr="0056471B">
              <w:rPr>
                <w:rFonts w:cs="Times New Roman"/>
                <w:sz w:val="22"/>
                <w:szCs w:val="22"/>
              </w:rPr>
              <w:t>1373</w:t>
            </w:r>
          </w:p>
        </w:tc>
        <w:tc>
          <w:tcPr>
            <w:tcW w:w="1703" w:type="dxa"/>
          </w:tcPr>
          <w:p w14:paraId="71FD28CB" w14:textId="3CD8C2CE"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1421D9C1" w14:textId="77777777" w:rsidTr="00CB3379">
        <w:trPr>
          <w:jc w:val="center"/>
        </w:trPr>
        <w:tc>
          <w:tcPr>
            <w:tcW w:w="2836" w:type="dxa"/>
          </w:tcPr>
          <w:p w14:paraId="63288E7E" w14:textId="67824D00"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1 – SWIR</w:t>
            </w:r>
          </w:p>
        </w:tc>
        <w:tc>
          <w:tcPr>
            <w:tcW w:w="1983" w:type="dxa"/>
          </w:tcPr>
          <w:p w14:paraId="25EF5CB4" w14:textId="62E2AA7B" w:rsidR="0056471B" w:rsidRPr="0056471B" w:rsidRDefault="0056471B" w:rsidP="0056471B">
            <w:pPr>
              <w:jc w:val="center"/>
              <w:rPr>
                <w:rFonts w:cs="Times New Roman"/>
                <w:sz w:val="22"/>
                <w:szCs w:val="22"/>
              </w:rPr>
            </w:pPr>
            <w:r w:rsidRPr="0056471B">
              <w:rPr>
                <w:rFonts w:cs="Times New Roman"/>
                <w:sz w:val="22"/>
                <w:szCs w:val="22"/>
              </w:rPr>
              <w:t>1613</w:t>
            </w:r>
          </w:p>
        </w:tc>
        <w:tc>
          <w:tcPr>
            <w:tcW w:w="1703" w:type="dxa"/>
          </w:tcPr>
          <w:p w14:paraId="6AC43291" w14:textId="030DA529"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560170A" w14:textId="77777777" w:rsidTr="00CB3379">
        <w:trPr>
          <w:jc w:val="center"/>
        </w:trPr>
        <w:tc>
          <w:tcPr>
            <w:tcW w:w="2836" w:type="dxa"/>
          </w:tcPr>
          <w:p w14:paraId="71AB7D5A" w14:textId="6F44214F"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2 – SWIR</w:t>
            </w:r>
          </w:p>
        </w:tc>
        <w:tc>
          <w:tcPr>
            <w:tcW w:w="1983" w:type="dxa"/>
          </w:tcPr>
          <w:p w14:paraId="5AF4E765" w14:textId="62982532" w:rsidR="0056471B" w:rsidRPr="0056471B" w:rsidRDefault="0056471B" w:rsidP="0056471B">
            <w:pPr>
              <w:jc w:val="center"/>
              <w:rPr>
                <w:rFonts w:cs="Times New Roman"/>
                <w:sz w:val="22"/>
                <w:szCs w:val="22"/>
              </w:rPr>
            </w:pPr>
            <w:r w:rsidRPr="0056471B">
              <w:rPr>
                <w:rFonts w:cs="Times New Roman"/>
                <w:sz w:val="22"/>
                <w:szCs w:val="22"/>
              </w:rPr>
              <w:t>2202</w:t>
            </w:r>
          </w:p>
        </w:tc>
        <w:tc>
          <w:tcPr>
            <w:tcW w:w="1703" w:type="dxa"/>
          </w:tcPr>
          <w:p w14:paraId="005DF7B8" w14:textId="51AA8641" w:rsidR="0056471B" w:rsidRPr="0056471B" w:rsidRDefault="0056471B" w:rsidP="00496DAA">
            <w:pPr>
              <w:keepNext/>
              <w:jc w:val="center"/>
              <w:rPr>
                <w:rFonts w:cs="Times New Roman"/>
                <w:sz w:val="22"/>
                <w:szCs w:val="22"/>
              </w:rPr>
            </w:pPr>
            <w:r w:rsidRPr="0056471B">
              <w:rPr>
                <w:rFonts w:cs="Times New Roman"/>
                <w:sz w:val="22"/>
                <w:szCs w:val="22"/>
              </w:rPr>
              <w:t>20</w:t>
            </w:r>
          </w:p>
        </w:tc>
      </w:tr>
    </w:tbl>
    <w:p w14:paraId="6B9D2554" w14:textId="2643879D" w:rsidR="00094CEA" w:rsidRDefault="00496DAA" w:rsidP="00094CEA">
      <w:pPr>
        <w:pStyle w:val="Vir"/>
        <w:spacing w:before="240"/>
      </w:pPr>
      <w:r>
        <w:t>Vir:  European space agency (2015)</w:t>
      </w:r>
      <w:r w:rsidR="005F5456">
        <w:t>.</w:t>
      </w:r>
    </w:p>
    <w:p w14:paraId="4E441E19" w14:textId="7B836B7C" w:rsidR="00E46221" w:rsidRPr="00094CEA" w:rsidRDefault="00094CEA" w:rsidP="00094CEA">
      <w:pPr>
        <w:rPr>
          <w:i/>
          <w:sz w:val="22"/>
        </w:rPr>
      </w:pPr>
      <w:r>
        <w:br w:type="page"/>
      </w:r>
    </w:p>
    <w:p w14:paraId="0BAD157C" w14:textId="56E007EE" w:rsidR="00FA28EC" w:rsidRDefault="00F65092" w:rsidP="00FA28EC">
      <w:pPr>
        <w:pStyle w:val="Heading2"/>
        <w:spacing w:before="0"/>
      </w:pPr>
      <w:bookmarkStart w:id="6" w:name="_Toc66618552"/>
      <w:r>
        <w:lastRenderedPageBreak/>
        <w:t>Pridobivanje satelitskih posnetkov</w:t>
      </w:r>
      <w:bookmarkEnd w:id="6"/>
    </w:p>
    <w:p w14:paraId="49185D45" w14:textId="048629F4" w:rsidR="00440233" w:rsidRDefault="0075166D" w:rsidP="00543205">
      <w:r>
        <w:t>Satelita Sentinel</w:t>
      </w:r>
      <w:r w:rsidR="003F73C3">
        <w:t>-2</w:t>
      </w:r>
      <w:r>
        <w:t xml:space="preserve"> z svojimi 13 senzorji dnevno </w:t>
      </w:r>
      <w:r w:rsidR="00A006A8">
        <w:t>ustvarita</w:t>
      </w:r>
      <w:r w:rsidR="00394D69">
        <w:t xml:space="preserve"> približno</w:t>
      </w:r>
      <w:r>
        <w:t xml:space="preserve"> 2.4 terabajta surovih kompresiranih podatkov.</w:t>
      </w:r>
      <w:r w:rsidR="00522C25">
        <w:t xml:space="preserve"> </w:t>
      </w:r>
      <w:r w:rsidR="007A1B40">
        <w:t xml:space="preserve">Podatki so poslani </w:t>
      </w:r>
      <w:r w:rsidR="00DB2B93">
        <w:t xml:space="preserve">iz satelitov v Evropski inštitut za raziskave vesolja (angl. </w:t>
      </w:r>
      <w:r w:rsidR="00DB2B93" w:rsidRPr="00DB2B93">
        <w:rPr>
          <w:rFonts w:ascii="Calibri" w:hAnsi="Calibri" w:cs="Calibri"/>
        </w:rPr>
        <w:t>﻿</w:t>
      </w:r>
      <w:r w:rsidR="00DB2B93" w:rsidRPr="00DB2B93">
        <w:t>European Space Research Institute</w:t>
      </w:r>
      <w:r w:rsidR="00DB2B93">
        <w:t xml:space="preserve"> – ESRIN)</w:t>
      </w:r>
      <w:r w:rsidR="00543205">
        <w:t>, ki se nahaja v mestu Frasciti</w:t>
      </w:r>
      <w:r w:rsidR="00EB0639">
        <w:t xml:space="preserve"> v </w:t>
      </w:r>
      <w:r w:rsidR="00543205">
        <w:t xml:space="preserve">Italiji. Znotraj centra deluje zemeljski segment za procesiranje podatkov (angl. Payload Data Ground Segment – PDGS) kateri je zadolžen za pretvarjanje surovih podatkov </w:t>
      </w:r>
      <w:r w:rsidR="001C2130">
        <w:t xml:space="preserve">skozi več nivojev procesiranja </w:t>
      </w:r>
      <w:r w:rsidR="00543205">
        <w:t>v končno obliko, ki je naposled tudi na voljo vsem uporabnikom.</w:t>
      </w:r>
      <w:r w:rsidR="00292553">
        <w:t xml:space="preserve"> </w:t>
      </w:r>
      <w:r w:rsidR="00292553">
        <w:fldChar w:fldCharType="begin" w:fldLock="1"/>
      </w:r>
      <w:r w:rsidR="009F0C85">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292553">
        <w:fldChar w:fldCharType="separate"/>
      </w:r>
      <w:r w:rsidR="00292553" w:rsidRPr="00292553">
        <w:rPr>
          <w:noProof/>
        </w:rPr>
        <w:t>(European Space Agency, 2015)</w:t>
      </w:r>
      <w:r w:rsidR="00292553">
        <w:fldChar w:fldCharType="end"/>
      </w:r>
    </w:p>
    <w:p w14:paraId="45D45E6B" w14:textId="1FA6572A" w:rsidR="00727AF1" w:rsidRDefault="004877F4" w:rsidP="00727AF1">
      <w:pPr>
        <w:pStyle w:val="Heading3"/>
      </w:pPr>
      <w:bookmarkStart w:id="7" w:name="_Toc66618553"/>
      <w:r>
        <w:t>Večnivojsko procesiranja satalitskih slik</w:t>
      </w:r>
      <w:bookmarkEnd w:id="7"/>
    </w:p>
    <w:p w14:paraId="1BE29EC9" w14:textId="4504D263" w:rsidR="00A46D60" w:rsidRDefault="009D2BE5" w:rsidP="00EE2624">
      <w:r>
        <w:t xml:space="preserve">PDGS pretvori prejete </w:t>
      </w:r>
      <w:r w:rsidR="00255E7F">
        <w:t xml:space="preserve">satelitske </w:t>
      </w:r>
      <w:r>
        <w:t xml:space="preserve">podatke </w:t>
      </w:r>
      <w:r w:rsidR="00255E7F">
        <w:t xml:space="preserve">v realnem času </w:t>
      </w:r>
      <w:r>
        <w:t xml:space="preserve">skozi </w:t>
      </w:r>
      <w:r w:rsidR="007049E4">
        <w:t>več kompleksnih</w:t>
      </w:r>
      <w:r>
        <w:t xml:space="preserve"> nivojev</w:t>
      </w:r>
      <w:r w:rsidR="00E30F03">
        <w:t xml:space="preserve">. </w:t>
      </w:r>
      <w:r w:rsidR="007B7488">
        <w:t xml:space="preserve">Vsak nivo je sestavljen iz številnih podnivojev. </w:t>
      </w:r>
      <w:r w:rsidR="00E30F03">
        <w:t>Izhodni podatki vsakega nivoja so uporabljeni za nadaljne procesiranje v višjem nivoju.</w:t>
      </w:r>
      <w:r w:rsidR="000E285C">
        <w:t xml:space="preserve"> </w:t>
      </w:r>
      <w:r w:rsidR="000A44B0">
        <w:fldChar w:fldCharType="begin" w:fldLock="1"/>
      </w:r>
      <w:r w:rsidR="009F0C85">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0A44B0">
        <w:fldChar w:fldCharType="separate"/>
      </w:r>
      <w:r w:rsidR="000A44B0" w:rsidRPr="00292553">
        <w:rPr>
          <w:noProof/>
        </w:rPr>
        <w:t>(European Space Agency, 2015)</w:t>
      </w:r>
      <w:r w:rsidR="000A44B0">
        <w:fldChar w:fldCharType="end"/>
      </w:r>
    </w:p>
    <w:p w14:paraId="14455F2D" w14:textId="75CE1F6C" w:rsidR="00775CDA" w:rsidRDefault="00FD642E" w:rsidP="00EE2624">
      <w:r>
        <w:t>Groba predstavitev nivojev</w:t>
      </w:r>
      <w:r w:rsidR="00693498">
        <w:t xml:space="preserve"> </w:t>
      </w:r>
      <w:r w:rsidR="00895F42">
        <w:t>procesiranja satelitskih slik so:</w:t>
      </w:r>
    </w:p>
    <w:p w14:paraId="18F72CD4" w14:textId="28DEC3C6" w:rsidR="00670055" w:rsidRDefault="00A950B4" w:rsidP="00A950B4">
      <w:pPr>
        <w:pStyle w:val="ListParagraph"/>
        <w:numPr>
          <w:ilvl w:val="6"/>
          <w:numId w:val="3"/>
        </w:numPr>
        <w:rPr>
          <w:rFonts w:eastAsiaTheme="majorEastAsia" w:cstheme="majorBidi"/>
        </w:rPr>
      </w:pPr>
      <w:r>
        <w:rPr>
          <w:rFonts w:eastAsiaTheme="majorEastAsia" w:cstheme="majorBidi"/>
        </w:rPr>
        <w:t>Nivo 0 surovim slikam doda meta</w:t>
      </w:r>
      <w:r w:rsidR="00176A76">
        <w:rPr>
          <w:rFonts w:eastAsiaTheme="majorEastAsia" w:cstheme="majorBidi"/>
        </w:rPr>
        <w:t>-</w:t>
      </w:r>
      <w:r>
        <w:rPr>
          <w:rFonts w:eastAsiaTheme="majorEastAsia" w:cstheme="majorBidi"/>
        </w:rPr>
        <w:t>podatke in jih pripravi za nadaljno procesiranje.</w:t>
      </w:r>
    </w:p>
    <w:p w14:paraId="1C33971C" w14:textId="3CE604F9" w:rsidR="00A950B4" w:rsidRDefault="00A950B4" w:rsidP="00A950B4">
      <w:pPr>
        <w:pStyle w:val="ListParagraph"/>
        <w:numPr>
          <w:ilvl w:val="6"/>
          <w:numId w:val="3"/>
        </w:numPr>
        <w:rPr>
          <w:rFonts w:eastAsiaTheme="majorEastAsia" w:cstheme="majorBidi"/>
        </w:rPr>
      </w:pPr>
      <w:r>
        <w:rPr>
          <w:rFonts w:eastAsiaTheme="majorEastAsia" w:cstheme="majorBidi"/>
        </w:rPr>
        <w:t xml:space="preserve">Nivo 1A prejme rezultate nivoja 0 ter dekompresira podatke, </w:t>
      </w:r>
      <w:r w:rsidR="00E67A63">
        <w:rPr>
          <w:rFonts w:eastAsiaTheme="majorEastAsia" w:cstheme="majorBidi"/>
        </w:rPr>
        <w:t>točkam</w:t>
      </w:r>
      <w:r>
        <w:rPr>
          <w:rFonts w:eastAsiaTheme="majorEastAsia" w:cstheme="majorBidi"/>
        </w:rPr>
        <w:t xml:space="preserve"> na sliki dodeli geolokacijske informacije.</w:t>
      </w:r>
    </w:p>
    <w:p w14:paraId="486A39FA" w14:textId="377F280C" w:rsidR="00EF3669" w:rsidRPr="00EF3669" w:rsidRDefault="004F5002" w:rsidP="00EF3669">
      <w:pPr>
        <w:pStyle w:val="ListParagraph"/>
        <w:numPr>
          <w:ilvl w:val="6"/>
          <w:numId w:val="3"/>
        </w:numPr>
        <w:rPr>
          <w:rFonts w:eastAsiaTheme="majorEastAsia" w:cstheme="majorBidi"/>
        </w:rPr>
      </w:pPr>
      <w:r>
        <w:rPr>
          <w:rFonts w:eastAsiaTheme="majorEastAsia" w:cstheme="majorBidi"/>
        </w:rPr>
        <w:t>Nivo 1B je prvi nivo</w:t>
      </w:r>
      <w:r w:rsidR="00EF3669">
        <w:rPr>
          <w:rFonts w:eastAsiaTheme="majorEastAsia" w:cstheme="majorBidi"/>
        </w:rPr>
        <w:t xml:space="preserve"> do katerega lahko dostopajo zunanji uporabniki</w:t>
      </w:r>
      <w:r w:rsidR="001C5A92">
        <w:rPr>
          <w:rFonts w:eastAsiaTheme="majorEastAsia" w:cstheme="majorBidi"/>
        </w:rPr>
        <w:t>.</w:t>
      </w:r>
      <w:r w:rsidR="00561456">
        <w:rPr>
          <w:rFonts w:eastAsiaTheme="majorEastAsia" w:cstheme="majorBidi"/>
        </w:rPr>
        <w:t xml:space="preserve"> </w:t>
      </w:r>
      <w:r w:rsidR="00626FBD">
        <w:rPr>
          <w:rFonts w:eastAsiaTheme="majorEastAsia" w:cstheme="majorBidi"/>
        </w:rPr>
        <w:t xml:space="preserve">Podatke se nadaljno preprocesira in </w:t>
      </w:r>
      <w:r w:rsidR="00561456">
        <w:rPr>
          <w:rFonts w:eastAsiaTheme="majorEastAsia" w:cstheme="majorBidi"/>
        </w:rPr>
        <w:t xml:space="preserve">z različnimi algoritmi odstrani </w:t>
      </w:r>
      <w:r w:rsidR="004E1E5B">
        <w:rPr>
          <w:rFonts w:eastAsiaTheme="majorEastAsia" w:cstheme="majorBidi"/>
        </w:rPr>
        <w:t>potencialn</w:t>
      </w:r>
      <w:r w:rsidR="00626FBD">
        <w:rPr>
          <w:rFonts w:eastAsiaTheme="majorEastAsia" w:cstheme="majorBidi"/>
        </w:rPr>
        <w:t>e</w:t>
      </w:r>
      <w:r w:rsidR="004E1E5B">
        <w:rPr>
          <w:rFonts w:eastAsiaTheme="majorEastAsia" w:cstheme="majorBidi"/>
        </w:rPr>
        <w:t xml:space="preserve"> </w:t>
      </w:r>
      <w:r w:rsidR="00561456">
        <w:rPr>
          <w:rFonts w:eastAsiaTheme="majorEastAsia" w:cstheme="majorBidi"/>
        </w:rPr>
        <w:t>šum</w:t>
      </w:r>
      <w:r w:rsidR="00626FBD">
        <w:rPr>
          <w:rFonts w:eastAsiaTheme="majorEastAsia" w:cstheme="majorBidi"/>
        </w:rPr>
        <w:t>e</w:t>
      </w:r>
      <w:r w:rsidR="00561456">
        <w:rPr>
          <w:rFonts w:eastAsiaTheme="majorEastAsia" w:cstheme="majorBidi"/>
        </w:rPr>
        <w:t>.</w:t>
      </w:r>
    </w:p>
    <w:p w14:paraId="31FDCFF4" w14:textId="66F6EC26" w:rsidR="000743F5" w:rsidRDefault="004F5002" w:rsidP="000743F5">
      <w:pPr>
        <w:pStyle w:val="ListParagraph"/>
        <w:numPr>
          <w:ilvl w:val="6"/>
          <w:numId w:val="3"/>
        </w:numPr>
        <w:rPr>
          <w:rFonts w:eastAsiaTheme="majorEastAsia" w:cstheme="majorBidi"/>
        </w:rPr>
      </w:pPr>
      <w:r>
        <w:rPr>
          <w:rFonts w:eastAsiaTheme="majorEastAsia" w:cstheme="majorBidi"/>
        </w:rPr>
        <w:t>Nivo 1C</w:t>
      </w:r>
      <w:r w:rsidR="00B163AB">
        <w:rPr>
          <w:rFonts w:eastAsiaTheme="majorEastAsia" w:cstheme="majorBidi"/>
        </w:rPr>
        <w:t xml:space="preserve"> </w:t>
      </w:r>
      <w:r w:rsidR="00130487">
        <w:rPr>
          <w:rFonts w:eastAsiaTheme="majorEastAsia" w:cstheme="majorBidi"/>
        </w:rPr>
        <w:t>nadaljuje procesiranje ter</w:t>
      </w:r>
      <w:r w:rsidR="00561456">
        <w:rPr>
          <w:rFonts w:eastAsiaTheme="majorEastAsia" w:cstheme="majorBidi"/>
        </w:rPr>
        <w:t xml:space="preserve"> transformira slike iz orbite po kateri je potoval satelit v markatorjevo projekcijo. Slikam se dodeli odstotek oblačnosti in druge atribute.</w:t>
      </w:r>
    </w:p>
    <w:p w14:paraId="0930A57B" w14:textId="29CE525C" w:rsidR="00B163AB" w:rsidRPr="00B163AB" w:rsidRDefault="00B163AB" w:rsidP="000743F5">
      <w:pPr>
        <w:pStyle w:val="ListParagraph"/>
        <w:numPr>
          <w:ilvl w:val="6"/>
          <w:numId w:val="3"/>
        </w:numPr>
        <w:rPr>
          <w:rFonts w:eastAsiaTheme="majorEastAsia" w:cstheme="majorBidi"/>
        </w:rPr>
      </w:pPr>
      <w:r>
        <w:rPr>
          <w:rFonts w:eastAsiaTheme="majorEastAsia" w:cstheme="majorBidi"/>
        </w:rPr>
        <w:t xml:space="preserve">Nivo 2A je zadnji nivo </w:t>
      </w:r>
      <w:r w:rsidR="007B7488">
        <w:rPr>
          <w:rFonts w:eastAsiaTheme="majorEastAsia" w:cstheme="majorBidi"/>
        </w:rPr>
        <w:t>z največjo dovršenostjo</w:t>
      </w:r>
      <w:r w:rsidR="007D4140">
        <w:rPr>
          <w:rFonts w:eastAsiaTheme="majorEastAsia" w:cstheme="majorBidi"/>
        </w:rPr>
        <w:t>, ki pa ga si ga mora zgenerirati uporabnik sam, za to lahko sicer uporabi programsko opremo</w:t>
      </w:r>
      <w:r w:rsidR="00ED2DAF">
        <w:rPr>
          <w:rFonts w:eastAsiaTheme="majorEastAsia" w:cstheme="majorBidi"/>
        </w:rPr>
        <w:t xml:space="preserve">, ki jo ponuja </w:t>
      </w:r>
      <w:r w:rsidR="007D4140">
        <w:rPr>
          <w:rFonts w:eastAsiaTheme="majorEastAsia" w:cstheme="majorBidi"/>
        </w:rPr>
        <w:t>ESA.</w:t>
      </w:r>
    </w:p>
    <w:p w14:paraId="697C279A" w14:textId="47258FD3" w:rsidR="000423DF" w:rsidRDefault="000423DF" w:rsidP="000423DF">
      <w:pPr>
        <w:pStyle w:val="Caption"/>
        <w:keepNext/>
      </w:pPr>
      <w:bookmarkStart w:id="8" w:name="_Toc66618566"/>
      <w:r>
        <w:t xml:space="preserve">Slika </w:t>
      </w:r>
      <w:r>
        <w:fldChar w:fldCharType="begin"/>
      </w:r>
      <w:r>
        <w:instrText xml:space="preserve"> SEQ Slika \* ARABIC </w:instrText>
      </w:r>
      <w:r>
        <w:fldChar w:fldCharType="separate"/>
      </w:r>
      <w:r w:rsidR="00307E27">
        <w:rPr>
          <w:noProof/>
        </w:rPr>
        <w:t>2</w:t>
      </w:r>
      <w:r>
        <w:fldChar w:fldCharType="end"/>
      </w:r>
      <w:r>
        <w:t>: Prikaz Sentinel-2 slik v nivoju 1B</w:t>
      </w:r>
      <w:r w:rsidR="004121E7">
        <w:t xml:space="preserve"> (levo)</w:t>
      </w:r>
      <w:r>
        <w:t xml:space="preserve"> in 1C</w:t>
      </w:r>
      <w:r w:rsidR="004121E7">
        <w:t xml:space="preserve"> (desno)</w:t>
      </w:r>
      <w:bookmarkEnd w:id="8"/>
    </w:p>
    <w:p w14:paraId="57E5D572" w14:textId="77777777" w:rsidR="00B24364" w:rsidRDefault="001D645C" w:rsidP="00B24364">
      <w:pPr>
        <w:keepNext/>
      </w:pPr>
      <w:r>
        <w:rPr>
          <w:noProof/>
        </w:rPr>
        <w:drawing>
          <wp:inline distT="0" distB="0" distL="0" distR="0" wp14:anchorId="7D285FD6" wp14:editId="271B3248">
            <wp:extent cx="5579110" cy="2163445"/>
            <wp:effectExtent l="0" t="0" r="0" b="0"/>
            <wp:docPr id="3" name="Picture 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phical user interfac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85756" cy="2166022"/>
                    </a:xfrm>
                    <a:prstGeom prst="rect">
                      <a:avLst/>
                    </a:prstGeom>
                  </pic:spPr>
                </pic:pic>
              </a:graphicData>
            </a:graphic>
          </wp:inline>
        </w:drawing>
      </w:r>
    </w:p>
    <w:p w14:paraId="273A5BCB" w14:textId="663B074E" w:rsidR="00B24364" w:rsidRDefault="00B24364" w:rsidP="00B24364">
      <w:pPr>
        <w:pStyle w:val="Caption"/>
      </w:pPr>
      <w:r>
        <w:t>Vir:  European Space Agency (2015)</w:t>
      </w:r>
    </w:p>
    <w:p w14:paraId="37FE4A29" w14:textId="63E38DE8" w:rsidR="00250815" w:rsidRDefault="00250815" w:rsidP="00250815">
      <w:pPr>
        <w:pStyle w:val="Heading3"/>
      </w:pPr>
      <w:bookmarkStart w:id="9" w:name="_Toc66618554"/>
      <w:r>
        <w:lastRenderedPageBreak/>
        <w:t>SentinelHub</w:t>
      </w:r>
      <w:bookmarkEnd w:id="9"/>
    </w:p>
    <w:p w14:paraId="0091511E" w14:textId="4D1DF9B6" w:rsidR="00292553" w:rsidRDefault="003C19C9" w:rsidP="00543205">
      <w:r>
        <w:t xml:space="preserve">Končni uporabniki Sentinel-2 navadno ne pridobivajo podatkov neposredno od agencije ESA temveč uporabljajo </w:t>
      </w:r>
      <w:r w:rsidR="00B654D0">
        <w:t xml:space="preserve">različne </w:t>
      </w:r>
      <w:r>
        <w:t>posrednike</w:t>
      </w:r>
      <w:r w:rsidR="00033CA7">
        <w:t>, eden izmed njih je</w:t>
      </w:r>
      <w:r>
        <w:t xml:space="preserve"> tudi </w:t>
      </w:r>
      <w:r w:rsidR="005929DD">
        <w:t>slovensko podjetje</w:t>
      </w:r>
      <w:r>
        <w:t xml:space="preserve"> </w:t>
      </w:r>
      <w:r w:rsidR="008E7F8E">
        <w:t>Sinergise</w:t>
      </w:r>
      <w:r>
        <w:t>.</w:t>
      </w:r>
      <w:r w:rsidR="00B654D0">
        <w:t xml:space="preserve"> Podjetje Sinergise je </w:t>
      </w:r>
      <w:r w:rsidR="00C822CC">
        <w:t xml:space="preserve">z </w:t>
      </w:r>
      <w:r w:rsidR="00B654D0">
        <w:t>svojo platformo Sentinel</w:t>
      </w:r>
      <w:r w:rsidR="00705753">
        <w:t xml:space="preserve"> </w:t>
      </w:r>
      <w:r w:rsidR="00B654D0">
        <w:t xml:space="preserve">Hub </w:t>
      </w:r>
      <w:r w:rsidR="004D5871">
        <w:t>eden</w:t>
      </w:r>
      <w:r w:rsidR="00B654D0">
        <w:t xml:space="preserve"> izmed vodilnih ponudnikov </w:t>
      </w:r>
      <w:r w:rsidR="000845B0">
        <w:t xml:space="preserve">tovrstnih </w:t>
      </w:r>
      <w:r w:rsidR="00B654D0">
        <w:t>storitev</w:t>
      </w:r>
      <w:r w:rsidR="000845B0">
        <w:t xml:space="preserve"> v svetu</w:t>
      </w:r>
      <w:r w:rsidR="0076682E">
        <w:t>, svojim uporabnikom</w:t>
      </w:r>
      <w:r w:rsidR="00C05ACC">
        <w:t xml:space="preserve"> med drugim</w:t>
      </w:r>
      <w:r w:rsidR="0076682E">
        <w:t xml:space="preserve"> omogočajo:</w:t>
      </w:r>
    </w:p>
    <w:p w14:paraId="65190810" w14:textId="108ADDD5" w:rsidR="0076682E" w:rsidRDefault="0076682E" w:rsidP="00464160">
      <w:pPr>
        <w:pStyle w:val="Seznam-alineje"/>
      </w:pPr>
      <w:r>
        <w:t xml:space="preserve">Poenostavljen dostop do </w:t>
      </w:r>
      <w:r w:rsidR="000E7894">
        <w:t xml:space="preserve">satelitskih </w:t>
      </w:r>
      <w:r>
        <w:t>podatkov preko različnih kanalov (</w:t>
      </w:r>
      <w:r w:rsidR="00C343F9">
        <w:t>spletna aplikacija</w:t>
      </w:r>
      <w:r>
        <w:t xml:space="preserve">, REST </w:t>
      </w:r>
      <w:r w:rsidR="00F2613C">
        <w:t>API</w:t>
      </w:r>
      <w:r w:rsidR="00B135AF">
        <w:t>,...</w:t>
      </w:r>
      <w:r>
        <w:t>)</w:t>
      </w:r>
      <w:r w:rsidR="00DF10CE">
        <w:t>.</w:t>
      </w:r>
    </w:p>
    <w:p w14:paraId="29119B5F" w14:textId="2C3E2C86" w:rsidR="004D5871" w:rsidRDefault="00FE7E30" w:rsidP="007343C0">
      <w:pPr>
        <w:pStyle w:val="Seznam-alineje"/>
      </w:pPr>
      <w:bookmarkStart w:id="10" w:name="_Toc478583704"/>
      <w:r>
        <w:t>Poizvedovanje</w:t>
      </w:r>
      <w:r w:rsidR="006C1C4B">
        <w:t xml:space="preserve"> po kraju in času</w:t>
      </w:r>
      <w:r w:rsidR="00A537C0">
        <w:t xml:space="preserve">, optičnemu senzorju </w:t>
      </w:r>
      <w:r w:rsidR="006C1C4B">
        <w:t xml:space="preserve">ter drugih lastnostih </w:t>
      </w:r>
      <w:r w:rsidR="00A537C0">
        <w:t>kot je na</w:t>
      </w:r>
      <w:r w:rsidR="006C1C4B">
        <w:t xml:space="preserve"> primer odstotek oblačnosti</w:t>
      </w:r>
      <w:r w:rsidR="00A537C0">
        <w:t xml:space="preserve"> na satelitski sliki.</w:t>
      </w:r>
    </w:p>
    <w:p w14:paraId="6A4FFBFC" w14:textId="4708B455" w:rsidR="007628E2" w:rsidRDefault="002A0257" w:rsidP="00B047CB">
      <w:pPr>
        <w:pStyle w:val="Seznam-alineje"/>
      </w:pPr>
      <w:r>
        <w:t>Možnost</w:t>
      </w:r>
      <w:r w:rsidR="007343C0">
        <w:t xml:space="preserve"> pre</w:t>
      </w:r>
      <w:r w:rsidR="00D1140E">
        <w:t>d-</w:t>
      </w:r>
      <w:r w:rsidR="007343C0">
        <w:t xml:space="preserve">procesiranja podatkov </w:t>
      </w:r>
      <w:r>
        <w:t xml:space="preserve">z </w:t>
      </w:r>
      <w:r w:rsidR="005C0793">
        <w:t>poljubnimi</w:t>
      </w:r>
      <w:r>
        <w:t xml:space="preserve"> programi </w:t>
      </w:r>
      <w:r w:rsidR="007343C0">
        <w:t xml:space="preserve">na </w:t>
      </w:r>
      <w:r>
        <w:t>njihovi strežniški infrastrukturi.</w:t>
      </w:r>
    </w:p>
    <w:p w14:paraId="33FB0D87" w14:textId="4A244345" w:rsidR="00763361" w:rsidRDefault="00763361" w:rsidP="00B047CB">
      <w:pPr>
        <w:pStyle w:val="Seznam-alineje"/>
      </w:pPr>
      <w:r>
        <w:t>Podatke ponuja</w:t>
      </w:r>
      <w:r w:rsidR="001E173C">
        <w:t xml:space="preserve"> </w:t>
      </w:r>
      <w:r w:rsidR="00B34489">
        <w:t xml:space="preserve">že </w:t>
      </w:r>
      <w:r w:rsidR="001E173C">
        <w:t>pripravljene v zadnjem nivoju</w:t>
      </w:r>
      <w:r>
        <w:t xml:space="preserve"> 2A.</w:t>
      </w:r>
    </w:p>
    <w:p w14:paraId="33818381" w14:textId="778E37AE" w:rsidR="008F194F" w:rsidRDefault="007628E2" w:rsidP="0071515E">
      <w:pPr>
        <w:pStyle w:val="Seznam-alineje"/>
      </w:pPr>
      <w:r>
        <w:t xml:space="preserve">Odprtokodno Python knjižnico za lažje </w:t>
      </w:r>
      <w:r w:rsidR="00DE480E">
        <w:t xml:space="preserve">lokalno </w:t>
      </w:r>
      <w:r>
        <w:t xml:space="preserve">obdelovanje </w:t>
      </w:r>
      <w:r w:rsidR="00DE480E">
        <w:t xml:space="preserve">satelitskih </w:t>
      </w:r>
      <w:r>
        <w:t>podatkov</w:t>
      </w:r>
      <w:r w:rsidR="00A52F27">
        <w:t>.</w:t>
      </w:r>
    </w:p>
    <w:p w14:paraId="5CB801B0" w14:textId="34CC9D0D" w:rsidR="00076EA5" w:rsidRDefault="00A9104B" w:rsidP="00076EA5">
      <w:r>
        <w:t>V kolikor bi podatke pridobivati</w:t>
      </w:r>
      <w:r w:rsidR="00C2643E">
        <w:t xml:space="preserve"> neposredno od ESA vmesnikov bi</w:t>
      </w:r>
      <w:r w:rsidR="00D74D1D">
        <w:t xml:space="preserve"> le te bili v bolj surovi obliki in manj pripravljeni za nadaljno uporabo. Prav tako bi bili sami primorani implementirati različne poizvedbe za kar pa bi potrebavali mnogo več pomnilnika in procesorske moči.</w:t>
      </w:r>
    </w:p>
    <w:p w14:paraId="10E3303C" w14:textId="3B279B60" w:rsidR="00EA7CCE" w:rsidRDefault="00E24DAE" w:rsidP="00076EA5">
      <w:r>
        <w:t xml:space="preserve">Zaradi naštetih razlogov bomo za pridobitev podatkov uporabili Python knjižnico </w:t>
      </w:r>
      <w:r w:rsidR="004D098E">
        <w:t>»</w:t>
      </w:r>
      <w:r>
        <w:t>eo-learn</w:t>
      </w:r>
      <w:r w:rsidR="004D098E">
        <w:t>«</w:t>
      </w:r>
      <w:r>
        <w:t xml:space="preserve"> ter iz portala Sentinel</w:t>
      </w:r>
      <w:r w:rsidR="003C3591">
        <w:t xml:space="preserve"> </w:t>
      </w:r>
      <w:r>
        <w:t>Hub</w:t>
      </w:r>
      <w:r w:rsidR="00D92FF5">
        <w:t xml:space="preserve"> REST API </w:t>
      </w:r>
      <w:r w:rsidR="00E664E1">
        <w:t xml:space="preserve">vmesnika </w:t>
      </w:r>
      <w:r w:rsidR="00174611">
        <w:t>pretočili vse</w:t>
      </w:r>
      <w:r w:rsidR="00B6586C">
        <w:t xml:space="preserve"> Sentinel-2</w:t>
      </w:r>
      <w:r w:rsidR="00174611">
        <w:t xml:space="preserve"> </w:t>
      </w:r>
      <w:r w:rsidR="00EA7CCE">
        <w:t>slike</w:t>
      </w:r>
      <w:r w:rsidR="00174611">
        <w:t xml:space="preserve"> jezera Bilancino</w:t>
      </w:r>
      <w:r w:rsidR="00CB7562">
        <w:t xml:space="preserve"> z okolico. Z poizvedbo bomo odstranili slike</w:t>
      </w:r>
      <w:r w:rsidR="00EA7CCE">
        <w:t xml:space="preserve"> kjer je oblačnost </w:t>
      </w:r>
      <w:r w:rsidR="00CB7562">
        <w:t>več</w:t>
      </w:r>
      <w:r w:rsidR="00EA7CCE">
        <w:t xml:space="preserve"> kot 10 odstotna.</w:t>
      </w:r>
      <w:r w:rsidR="00974818">
        <w:t xml:space="preserve"> Slike podo procesirane na nivoju 2A</w:t>
      </w:r>
      <w:r w:rsidR="00521809">
        <w:t xml:space="preserve"> prav tako bom pridobili le podatke optičnih senzorjev katere bomo koristili </w:t>
      </w:r>
      <w:r w:rsidR="00893134">
        <w:t xml:space="preserve">za izdelavo modela </w:t>
      </w:r>
      <w:r w:rsidR="00521809">
        <w:t>(2, 3, 4, in 8A)</w:t>
      </w:r>
      <w:r w:rsidR="00CB7562">
        <w:t>.</w:t>
      </w:r>
      <w:r w:rsidR="00F64045">
        <w:t xml:space="preserve"> V obdobju od 1.1.2015 do 1.1.2021 tako prejmemo 70 </w:t>
      </w:r>
      <w:r w:rsidR="00384067">
        <w:t xml:space="preserve">satelitskih </w:t>
      </w:r>
      <w:r w:rsidR="00F64045">
        <w:t>slik</w:t>
      </w:r>
      <w:r w:rsidR="00384067">
        <w:t xml:space="preserve"> Jezera Bilancino</w:t>
      </w:r>
      <w:r w:rsidR="00F64045">
        <w:t xml:space="preserve">, ki </w:t>
      </w:r>
      <w:r w:rsidR="006923B9">
        <w:t>ustrezajo našim kriterijem</w:t>
      </w:r>
      <w:r w:rsidR="00F64045">
        <w:t>.</w:t>
      </w:r>
    </w:p>
    <w:p w14:paraId="19B08631" w14:textId="601723E6" w:rsidR="00952ADC" w:rsidRDefault="00952ADC" w:rsidP="00952ADC">
      <w:pPr>
        <w:pStyle w:val="Caption"/>
        <w:keepNext/>
      </w:pPr>
      <w:bookmarkStart w:id="11" w:name="_Toc66618567"/>
      <w:r>
        <w:t xml:space="preserve">Slika </w:t>
      </w:r>
      <w:r>
        <w:fldChar w:fldCharType="begin"/>
      </w:r>
      <w:r>
        <w:instrText xml:space="preserve"> SEQ Slika \* ARABIC </w:instrText>
      </w:r>
      <w:r>
        <w:fldChar w:fldCharType="separate"/>
      </w:r>
      <w:r w:rsidR="00307E27">
        <w:rPr>
          <w:noProof/>
        </w:rPr>
        <w:t>3</w:t>
      </w:r>
      <w:r>
        <w:fldChar w:fldCharType="end"/>
      </w:r>
      <w:r>
        <w:t>: Jezero Bilancino</w:t>
      </w:r>
      <w:r w:rsidR="001E255C">
        <w:t xml:space="preserve"> z okolico</w:t>
      </w:r>
      <w:r w:rsidR="009367B7">
        <w:t xml:space="preserve"> na dan 15.11.2016</w:t>
      </w:r>
      <w:bookmarkEnd w:id="11"/>
    </w:p>
    <w:p w14:paraId="74EC5FF4" w14:textId="77777777" w:rsidR="0060587B" w:rsidRDefault="00167781" w:rsidP="0060587B">
      <w:pPr>
        <w:keepNext/>
        <w:jc w:val="center"/>
      </w:pPr>
      <w:r w:rsidRPr="00167781">
        <w:drawing>
          <wp:inline distT="0" distB="0" distL="0" distR="0" wp14:anchorId="10A4D1FD" wp14:editId="09BDE52C">
            <wp:extent cx="3623725" cy="2480233"/>
            <wp:effectExtent l="0" t="0" r="0" b="0"/>
            <wp:docPr id="2" name="Picture 2" descr="A close up of a leaf&#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eaf&#10;&#10;Description automatically generated with low confidence"/>
                    <pic:cNvPicPr/>
                  </pic:nvPicPr>
                  <pic:blipFill rotWithShape="1">
                    <a:blip r:embed="rId12"/>
                    <a:srcRect l="381" t="873" r="498" b="2002"/>
                    <a:stretch/>
                  </pic:blipFill>
                  <pic:spPr bwMode="auto">
                    <a:xfrm>
                      <a:off x="0" y="0"/>
                      <a:ext cx="3651769" cy="2499427"/>
                    </a:xfrm>
                    <a:prstGeom prst="rect">
                      <a:avLst/>
                    </a:prstGeom>
                    <a:ln>
                      <a:noFill/>
                    </a:ln>
                    <a:extLst>
                      <a:ext uri="{53640926-AAD7-44D8-BBD7-CCE9431645EC}">
                        <a14:shadowObscured xmlns:a14="http://schemas.microsoft.com/office/drawing/2010/main"/>
                      </a:ext>
                    </a:extLst>
                  </pic:spPr>
                </pic:pic>
              </a:graphicData>
            </a:graphic>
          </wp:inline>
        </w:drawing>
      </w:r>
    </w:p>
    <w:p w14:paraId="2B29FCC4" w14:textId="6119D777" w:rsidR="0060587B" w:rsidRDefault="0060587B" w:rsidP="0060587B">
      <w:pPr>
        <w:pStyle w:val="Caption"/>
      </w:pPr>
      <w:r>
        <w:t xml:space="preserve">Vir:  </w:t>
      </w:r>
      <w:r w:rsidR="001E3734">
        <w:t>Lastn</w:t>
      </w:r>
      <w:r w:rsidR="00825E06">
        <w:t>o delo</w:t>
      </w:r>
      <w:r w:rsidR="00FA38FB">
        <w:t>.</w:t>
      </w:r>
    </w:p>
    <w:p w14:paraId="304B6F07" w14:textId="64D62CBB" w:rsidR="00F65092" w:rsidRDefault="002649E3" w:rsidP="00F65092">
      <w:pPr>
        <w:pStyle w:val="Heading2"/>
        <w:spacing w:before="0"/>
      </w:pPr>
      <w:bookmarkStart w:id="12" w:name="_Toc66618555"/>
      <w:r>
        <w:lastRenderedPageBreak/>
        <w:t>Pridobivanje informacij z</w:t>
      </w:r>
      <w:r w:rsidR="00F65092">
        <w:t xml:space="preserve"> satelitskih posnetkov</w:t>
      </w:r>
      <w:bookmarkEnd w:id="12"/>
    </w:p>
    <w:p w14:paraId="669929D6" w14:textId="626E4ABE" w:rsidR="009D119F" w:rsidRDefault="009D119F" w:rsidP="00F65092">
      <w:r>
        <w:t>V sledečem podpoglavju bomo poskusili razviti generični algoritem za pridobivanje koristnih informacij iz pridobljenih satelitskih posnetkov. Z informacijami bomo poskusili obogatiti obstoječi napovedovalni model in pa v celoti zamenjati obstoječe strojne merilnike vode.</w:t>
      </w:r>
    </w:p>
    <w:p w14:paraId="3C364725" w14:textId="3856FFBF" w:rsidR="00680B94" w:rsidRDefault="00680B94" w:rsidP="00F65092">
      <w:r>
        <w:t>Sprva bomo preverili ali lahko model obogatimo z informacijami o okolišk</w:t>
      </w:r>
      <w:r w:rsidR="00F600C6">
        <w:t xml:space="preserve">i </w:t>
      </w:r>
      <w:r>
        <w:t>vegetacij</w:t>
      </w:r>
      <w:r w:rsidR="00F600C6">
        <w:t>i</w:t>
      </w:r>
      <w:r>
        <w:t>.</w:t>
      </w:r>
      <w:r w:rsidR="004E2C73">
        <w:t xml:space="preserve"> </w:t>
      </w:r>
      <w:r w:rsidR="00D93043">
        <w:t>Š</w:t>
      </w:r>
      <w:r>
        <w:t>tudijo</w:t>
      </w:r>
      <w:r w:rsidR="00D93043">
        <w:t xml:space="preserve"> kjer so iskali povezavo med vegetacijo in vodnimi viri</w:t>
      </w:r>
      <w:r w:rsidR="00C9547F">
        <w:t xml:space="preserve"> so opravili </w:t>
      </w:r>
      <w:r w:rsidR="00D93043">
        <w:t xml:space="preserve">tudi </w:t>
      </w:r>
      <w:r w:rsidR="00C9547F">
        <w:t>na univerzi v Kansaso</w:t>
      </w:r>
      <w:r w:rsidR="00D93043">
        <w:t>,</w:t>
      </w:r>
      <w:r w:rsidR="00C9547F">
        <w:t xml:space="preserve"> ko</w:t>
      </w:r>
      <w:r>
        <w:t xml:space="preserve"> </w:t>
      </w:r>
      <w:r w:rsidR="00C9547F">
        <w:t>so med letom 1994 in 1995</w:t>
      </w:r>
      <w:r>
        <w:t xml:space="preserve"> </w:t>
      </w:r>
      <w:r w:rsidR="00C9547F">
        <w:t xml:space="preserve">na 290 naključno izbranih </w:t>
      </w:r>
      <w:r w:rsidR="00D9146D">
        <w:t>področjih</w:t>
      </w:r>
      <w:r w:rsidR="00A53912">
        <w:t xml:space="preserve"> v ZDA</w:t>
      </w:r>
      <w:r>
        <w:t xml:space="preserve"> </w:t>
      </w:r>
      <w:r w:rsidR="00D9146D">
        <w:t>iskali in našli</w:t>
      </w:r>
      <w:r w:rsidR="003F6F96">
        <w:t xml:space="preserve"> močno</w:t>
      </w:r>
      <w:r w:rsidR="00A53912">
        <w:t xml:space="preserve"> </w:t>
      </w:r>
      <w:r w:rsidR="00D9146D">
        <w:t>povezavo</w:t>
      </w:r>
      <w:r w:rsidR="00A53912">
        <w:t xml:space="preserve"> med vegetacijo in </w:t>
      </w:r>
      <w:r w:rsidR="00D53AEE">
        <w:t xml:space="preserve">okoliškimi </w:t>
      </w:r>
      <w:r w:rsidR="00A53912">
        <w:t xml:space="preserve">vodnimi viri </w:t>
      </w:r>
      <w:r w:rsidR="00A53912">
        <w:fldChar w:fldCharType="begin" w:fldLock="1"/>
      </w:r>
      <w:r w:rsidR="00A53912">
        <w:instrText>ADDIN CSL_CITATION {"citationItems":[{"id":"ITEM-1","itemData":{"author":[{"dropping-particle":"","family":"Griffith","given":"Jerry A","non-dropping-particle":"","parse-names":false,"suffix":""},{"dropping-particle":"","family":"Martinko","given":"Edward A","non-dropping-particle":"","parse-names":false,"suffix":""},{"dropping-particle":"","family":"Whistler","given":"Jerry L","non-dropping-particle":"","parse-names":false,"suffix":""},{"dropping-particle":"","family":"Kevin","given":"P","non-dropping-particle":"","parse-names":false,"suffix":""}],"id":"ITEM-1","issue":"6","issued":{"date-parts":[["2002"]]},"page":"1702-1718","publisher":"Ecological Society of America","title":"Interrelationships among Landscapes, NDVI , and Stream Water Quality in the U. S.","type":"article-journal","volume":"12"},"uris":["http://www.mendeley.com/documents/?uuid=1447b27f-d408-470e-b5d8-a4ef824328fd"]}],"mendeley":{"formattedCitation":"(Griffith, Martinko, Whistler, &amp; Kevin, 2002)","plainTextFormattedCitation":"(Griffith, Martinko, Whistler, &amp; Kevin, 2002)"},"properties":{"noteIndex":0},"schema":"https://github.com/citation-style-language/schema/raw/master/csl-citation.json"}</w:instrText>
      </w:r>
      <w:r w:rsidR="00A53912">
        <w:fldChar w:fldCharType="separate"/>
      </w:r>
      <w:r w:rsidR="00A53912" w:rsidRPr="00063F0F">
        <w:rPr>
          <w:noProof/>
        </w:rPr>
        <w:t>(Griffith, Martinko, Whistler, &amp; Kevin, 2002)</w:t>
      </w:r>
      <w:r w:rsidR="00A53912">
        <w:fldChar w:fldCharType="end"/>
      </w:r>
      <w:r w:rsidR="00A53912">
        <w:t xml:space="preserve">. </w:t>
      </w:r>
      <w:r w:rsidR="00E35379">
        <w:t>V omenjeni raziskavi so za merjenje vegetacije</w:t>
      </w:r>
      <w:r w:rsidR="00A53912">
        <w:t xml:space="preserve"> uporabili indeks NDVI, katerega </w:t>
      </w:r>
      <w:r w:rsidR="00E35379">
        <w:t xml:space="preserve">pa </w:t>
      </w:r>
      <w:r w:rsidR="00A53912">
        <w:t xml:space="preserve">lahko izračunamo </w:t>
      </w:r>
      <w:r w:rsidR="00E35379">
        <w:t xml:space="preserve">tudi </w:t>
      </w:r>
      <w:r w:rsidR="00A53912">
        <w:t>z pomočjo Sentinel-2 optičnih senzorjev</w:t>
      </w:r>
      <w:r w:rsidR="00D25CA5">
        <w:t xml:space="preserve">, zato bomo preverili ali lahko indeks uporabimo </w:t>
      </w:r>
      <w:r w:rsidR="00692C7E">
        <w:t xml:space="preserve">tudi za izboljšavo </w:t>
      </w:r>
      <w:r w:rsidR="00046930">
        <w:t>napovedovalnega modela.</w:t>
      </w:r>
    </w:p>
    <w:p w14:paraId="017D6682" w14:textId="6C8EA6B3" w:rsidR="001074E4" w:rsidRDefault="00023B48" w:rsidP="00F65092">
      <w:r>
        <w:t xml:space="preserve">Druga </w:t>
      </w:r>
      <w:r w:rsidR="00AD5BB7">
        <w:t>zanimiva</w:t>
      </w:r>
      <w:r>
        <w:t xml:space="preserve"> raziskava je potekala na Univerzi v Valenciji, kjer s</w:t>
      </w:r>
      <w:r w:rsidR="00AD5BB7">
        <w:t xml:space="preserve">o z podatki satelita Sentinel-2 in indeksa NDWI iskali manjše površinske vodne vire </w:t>
      </w:r>
      <w:r w:rsidR="00AD5BB7">
        <w:fldChar w:fldCharType="begin" w:fldLock="1"/>
      </w:r>
      <w:r w:rsidR="00AD5BB7">
        <w:instrText>ADDIN CSL_CITATION {"citationItems":[{"id":"ITEM-1","itemData":{"DOI":"10.3390/w12051487","ISSN":"20734441","abstract":"Developing indicators to monitor environmental change in wetlands with the aid of Earth Observation Systems can help to obtain spatial data that is not feasible with in situ measures (e.g., flooding patterns). In this study, we aim to test Sentinel-2A/B images suitability for detecting small water bodies in wetlands characterized by high diversity of temporal and spatial flooding patterns using previously published indices. For this purpose, we used medium spatial resolution Sentinel-2A/B images of four representative coastal wetlands in the Valencia Region (East Spain, Mediterranean Sea), and on three different dates. To validate the results, 60 points (30 in water areas and 30 in land areas) were distributed randomly within a 20 m buffer around the border of each digitized water polygon for each date and wetland (600 in total). These polygons were mapped using as a base map orthophotos of high spatial resolution. In our study, the best performing index was the NDWI. Overall accuracy and Kappa index results were optimal for-0.30 threshold in all the studied wetlands and dates. The consistency in the results is key to provide a methodology to characterize water bodies in wetlands as generalizable as possible. Most studies developed in wetlands have focused on calculating global gain or loss of wetland area. However, inside of wetlands which hold protection figures, the main threat is not necessarily land use change, but rather water management strategies. Applying Sentinel-2A/B images to calculate the NDWI index and monitor flooded area changes will be key to analyse the consequence of these management actions.","author":[{"dropping-particle":"","family":"Pena-Regueiro","given":"Jesús","non-dropping-particle":"","parse-names":false,"suffix":""},{"dropping-particle":"","family":"Sebastiá-Frasquet","given":"Maria Teresa","non-dropping-particle":"","parse-names":false,"suffix":""},{"dropping-particle":"","family":"Estornell","given":"Javier","non-dropping-particle":"","parse-names":false,"suffix":""},{"dropping-particle":"","family":"Aguilar-Maldonado","given":"Jesús Antonio","non-dropping-particle":"","parse-names":false,"suffix":""}],"container-title":"Water (Switzerland)","id":"ITEM-1","issue":"5","issued":{"date-parts":[["2020"]]},"publisher":"MDPI","title":"Sentinel-2 application to the surface characterization of small water bodies in Wetlands","type":"article-journal","volume":"12"},"uris":["http://www.mendeley.com/documents/?uuid=96663bad-ed68-438e-ab8e-e6940384a6ee"]}],"mendeley":{"formattedCitation":"(Pena-Regueiro, Sebastiá-Frasquet, Estornell, &amp; Aguilar-Maldonado, 2020)","plainTextFormattedCitation":"(Pena-Regueiro, Sebastiá-Frasquet, Estornell, &amp; Aguilar-Maldonado, 2020)","previouslyFormattedCitation":"(Pena-Regueiro, Sebastiá-Frasquet, Estornell, &amp; Aguilar-Maldonado, 2020)"},"properties":{"noteIndex":0},"schema":"https://github.com/citation-style-language/schema/raw/master/csl-citation.json"}</w:instrText>
      </w:r>
      <w:r w:rsidR="00AD5BB7">
        <w:fldChar w:fldCharType="separate"/>
      </w:r>
      <w:r w:rsidR="00AD5BB7" w:rsidRPr="004E3B3D">
        <w:rPr>
          <w:noProof/>
        </w:rPr>
        <w:t>(Pena-Regueiro, Sebastiá-Frasquet, Estornell, &amp; Aguilar-Maldonado, 2020)</w:t>
      </w:r>
      <w:r w:rsidR="00AD5BB7">
        <w:fldChar w:fldCharType="end"/>
      </w:r>
      <w:r w:rsidR="00AD5BB7">
        <w:t>.</w:t>
      </w:r>
      <w:r w:rsidR="00D608D2">
        <w:t xml:space="preserve"> </w:t>
      </w:r>
      <w:r w:rsidR="0017735E">
        <w:t>To dokazuje, da je p</w:t>
      </w:r>
      <w:r w:rsidR="00D608D2">
        <w:t xml:space="preserve">odatke </w:t>
      </w:r>
      <w:r w:rsidR="0017735E">
        <w:t xml:space="preserve">satelitov </w:t>
      </w:r>
      <w:r w:rsidR="00D608D2">
        <w:t xml:space="preserve">Sentinel-2 je mogoče uporabljati za iskanje vode ali </w:t>
      </w:r>
      <w:r w:rsidR="0017735E">
        <w:t xml:space="preserve">raziskovanje </w:t>
      </w:r>
      <w:r w:rsidR="00D608D2">
        <w:t>drugih geografksih značilnosti.</w:t>
      </w:r>
    </w:p>
    <w:p w14:paraId="29A754DD" w14:textId="2188D242" w:rsidR="0094404B" w:rsidRDefault="007B16A2" w:rsidP="00237EE4">
      <w:r>
        <w:t xml:space="preserve">Pri razvoju algoritma </w:t>
      </w:r>
      <w:r w:rsidR="004F26FE">
        <w:t xml:space="preserve">za določanje količine vode </w:t>
      </w:r>
      <w:r>
        <w:t xml:space="preserve">pa bomo morali premagati </w:t>
      </w:r>
      <w:r w:rsidR="004F0607">
        <w:t>2 večja</w:t>
      </w:r>
      <w:r>
        <w:t xml:space="preserve"> izzi</w:t>
      </w:r>
      <w:r w:rsidR="004F0607">
        <w:t>va</w:t>
      </w:r>
      <w:r>
        <w:t>. Največja resolucija optičnega senzorja je 10x10 metrov</w:t>
      </w:r>
      <w:r w:rsidR="00172891">
        <w:t xml:space="preserve">, kar pomeni </w:t>
      </w:r>
      <w:r>
        <w:t>v kolikor je raziskovani objekt premajhen, ga lahko ne opazimo.</w:t>
      </w:r>
      <w:r w:rsidR="00172891">
        <w:t xml:space="preserve"> Vodni viri so navadno mnogo večji vendar razlike v vodni površini so lahko manjše kot 10 metrov in posledično nevidne optičnim senzorjem.</w:t>
      </w:r>
      <w:r w:rsidR="00237EE4">
        <w:t xml:space="preserve"> Drug izziv je nelineranost </w:t>
      </w:r>
      <w:r w:rsidR="00E47FC2">
        <w:t>odvisnot</w:t>
      </w:r>
      <w:r w:rsidR="00F84BD6">
        <w:t>i</w:t>
      </w:r>
      <w:r w:rsidR="00E47FC2">
        <w:t xml:space="preserve"> </w:t>
      </w:r>
      <w:r w:rsidR="00237EE4">
        <w:t xml:space="preserve">med površino in globino vodnega </w:t>
      </w:r>
      <w:r w:rsidR="0011014B">
        <w:t>telesa</w:t>
      </w:r>
      <w:r w:rsidR="00FE7931">
        <w:t xml:space="preserve">. Ocenjujemo, da lahko oba izziva </w:t>
      </w:r>
      <w:r w:rsidR="00EF029F">
        <w:t>učinkovito rešimo</w:t>
      </w:r>
      <w:r w:rsidR="00EC3D06">
        <w:t xml:space="preserve"> predvsem</w:t>
      </w:r>
      <w:r w:rsidR="00FE7931">
        <w:t xml:space="preserve"> v naravnih vodnih telesih tako, da opazujemo del obale</w:t>
      </w:r>
      <w:r w:rsidR="006A7558">
        <w:t xml:space="preserve">, </w:t>
      </w:r>
      <w:r w:rsidR="00FE7931">
        <w:t xml:space="preserve">ki je čim bolj </w:t>
      </w:r>
      <w:r w:rsidR="000527EE">
        <w:t>vodoraven</w:t>
      </w:r>
      <w:r w:rsidR="00FE7931">
        <w:t xml:space="preserve"> ter tako maksimiziramo vidnost sprememb vodne količine.</w:t>
      </w:r>
    </w:p>
    <w:p w14:paraId="18F7020C" w14:textId="67CAC0B4" w:rsidR="00492661" w:rsidRDefault="00492661" w:rsidP="00237EE4">
      <w:r>
        <w:t>TODO DOKONČAJ SPODNJI ODSTAVEK</w:t>
      </w:r>
    </w:p>
    <w:p w14:paraId="330F66EB" w14:textId="4C9D37C5" w:rsidR="00443CE9" w:rsidRDefault="00110085" w:rsidP="00237EE4">
      <w:r>
        <w:t>Vsi podatki so predstavljeni kot 15 dimenzionalne matrike kjer je prva dimenzija čas, druga širina, tretja višina v ostalih 13 senzorjih pa so shra</w:t>
      </w:r>
    </w:p>
    <w:p w14:paraId="064CF522" w14:textId="5830150C" w:rsidR="00387FD4" w:rsidRDefault="00110085" w:rsidP="00237EE4">
      <w:r>
        <w:t xml:space="preserve">Zato bomo za procesiranje </w:t>
      </w:r>
      <w:r w:rsidR="00CF273E">
        <w:t>satelitskih</w:t>
      </w:r>
      <w:r>
        <w:t xml:space="preserve"> podatkov </w:t>
      </w:r>
      <w:r w:rsidR="00CF273E">
        <w:t>ter</w:t>
      </w:r>
      <w:r>
        <w:t xml:space="preserve"> izvajanje drugih</w:t>
      </w:r>
      <w:r w:rsidR="00CF273E">
        <w:t xml:space="preserve"> matričnih in</w:t>
      </w:r>
      <w:r>
        <w:t xml:space="preserve"> vektorskih</w:t>
      </w:r>
      <w:r w:rsidR="00CF273E">
        <w:t xml:space="preserve"> </w:t>
      </w:r>
      <w:r>
        <w:t xml:space="preserve">operacij </w:t>
      </w:r>
      <w:r w:rsidR="00CF273E">
        <w:t>uporabili</w:t>
      </w:r>
      <w:r>
        <w:t xml:space="preserve"> knjižnico Numpy</w:t>
      </w:r>
      <w:r w:rsidR="008C5371">
        <w:t xml:space="preserve">. Knjižnica je izjemno optimizirana za izvajanje </w:t>
      </w:r>
      <w:r>
        <w:t xml:space="preserve"> saj nam je optimizirana za izvajanje takih operacij ter  </w:t>
      </w:r>
    </w:p>
    <w:p w14:paraId="37E37AE3" w14:textId="579B1785" w:rsidR="00A04DB8" w:rsidRDefault="00A04DB8" w:rsidP="00A04DB8">
      <w:r>
        <w:t xml:space="preserve">Referenceri numpy ker sem uporabljal matrične operacije za pohitritev izvajanja. </w:t>
      </w:r>
      <w:r>
        <w:fldChar w:fldCharType="begin" w:fldLock="1"/>
      </w:r>
      <w:r w:rsidR="00063F0F">
        <w:instrText>ADDIN CSL_CITATION {"citationItems":[{"id":"ITEM-1","itemData":{"DOI":"10.1038/s41586-020-2649-2","author":[{"dropping-particle":"","family":"Harris","given":"Charles R","non-dropping-particle":"","parse-names":false,"suffix":""},{"dropping-particle":"","family":"Millman","given":"K Jarrod","non-dropping-particle":"","parse-names":false,"suffix":""},{"dropping-particle":"","family":"Walt","given":"St'e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io","given":"Jaime Fern'andez","non-dropping-particle":"del","parse-names":false,"suffix":""},{"dropping-particle":"","family":"Wiebe","given":"Mark","non-dropping-particle":"","parse-names":false,"suffix":""},{"dropping-particle":"","family":"Peterson","given":"Pearu","non-dropping-particle":"","parse-names":false,"suffix":""},{"dropping-particle":"","family":"G'e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9"]]},"page":"357-362","publisher":"Springer Science and Business Media {LLC}","title":"Array programming with {NumPy}","type":"article-journal","volume":"585"},"uris":["http://www.mendeley.com/documents/?uuid=308d8b96-0063-42d1-abc4-b62df26c849d"]}],"mendeley":{"formattedCitation":"(Harris idr., 2020)","plainTextFormattedCitation":"(Harris idr., 2020)","previouslyFormattedCitation":"(Harris idr., 2020)"},"properties":{"noteIndex":0},"schema":"https://github.com/citation-style-language/schema/raw/master/csl-citation.json"}</w:instrText>
      </w:r>
      <w:r>
        <w:fldChar w:fldCharType="separate"/>
      </w:r>
      <w:r w:rsidRPr="00DA761D">
        <w:rPr>
          <w:noProof/>
        </w:rPr>
        <w:t>(Harris idr., 2020)</w:t>
      </w:r>
      <w:r>
        <w:fldChar w:fldCharType="end"/>
      </w:r>
    </w:p>
    <w:p w14:paraId="43CA030A" w14:textId="77777777" w:rsidR="00A04DB8" w:rsidRDefault="00A04DB8" w:rsidP="00F65092"/>
    <w:p w14:paraId="4DE2F93D" w14:textId="1CC66EE8" w:rsidR="00EF6C7E" w:rsidRPr="007F0D0F" w:rsidRDefault="00EF6C7E">
      <w:bookmarkStart w:id="13" w:name="_Toc66618556"/>
      <w:r>
        <w:br w:type="page"/>
      </w:r>
    </w:p>
    <w:p w14:paraId="543E6AD2" w14:textId="77777777" w:rsidR="00A421B9" w:rsidRPr="001A0A0A" w:rsidRDefault="00A421B9" w:rsidP="00A421B9">
      <w:pPr>
        <w:pStyle w:val="Heading3"/>
      </w:pPr>
      <w:r>
        <w:lastRenderedPageBreak/>
        <w:t>Indeks NDVI</w:t>
      </w:r>
    </w:p>
    <w:p w14:paraId="7994DB9E" w14:textId="2188F542" w:rsidR="00A421B9" w:rsidRDefault="00A421B9" w:rsidP="00A421B9">
      <w:r>
        <w:t>Normirani diferencialni vegetacijski indeks (angl. Normalised difference vegegation index – NDVI) je indeks, ki prikazuje količino vegetacije na zemlji. Velja za enega izmed najbolj popularnih in razširjenih indeksov za opazovanje vegetacije. Indeks je izračunan iz Sentinel-2 senzorjev kot razmerje med bližnjim infrardečim (oznaka 8A) in rdečim (oznaka 4) spektralnim senzorjem po enačbi (</w:t>
      </w:r>
      <w:r w:rsidR="00BE6420">
        <w:t>1</w:t>
      </w:r>
      <w:r>
        <w:t xml:space="preserve">). Živo rastlinje močneje odbija svetlobo blizu infrardečega spektra med tem, ko druge površine absorbirajo rdečo svetlobo. Rezultat je predstavljen na intervalu od -1 do +1, višja kot je vrednost indeksa bolj intenzivna je vegetacija na zemlji. </w:t>
      </w:r>
      <w:r>
        <w:fldChar w:fldCharType="begin" w:fldLock="1"/>
      </w:r>
      <w:r>
        <w:instrText>ADDIN CSL_CITATION {"citationItems":[{"id":"ITEM-1","itemData":{"URL":"https://earthobservatory.nasa.gov/features/MeasuringVegetation/measuring_vegetation_2.php","accessed":{"date-parts":[["2021","3","14"]]},"author":[{"dropping-particle":"","family":"National Aeronautics and Space Administration - NASA","given":"","non-dropping-particle":"","parse-names":false,"suffix":""}],"id":"ITEM-1","issued":{"date-parts":[["2000"]]},"title":"Measuring Vegetation (NDVI &amp; EVI)","type":"webpage"},"uris":["http://www.mendeley.com/documents/?uuid=181c8d4c-5787-33cd-bbf3-d635141f8143"]}],"mendeley":{"formattedCitation":"(National Aeronautics and Space Administration - NASA, 2000)","plainTextFormattedCitation":"(National Aeronautics and Space Administration - NASA, 2000)","previouslyFormattedCitation":"(National Aeronautics and Space Administration - NASA, 2000)"},"properties":{"noteIndex":0},"schema":"https://github.com/citation-style-language/schema/raw/master/csl-citation.json"}</w:instrText>
      </w:r>
      <w:r>
        <w:fldChar w:fldCharType="separate"/>
      </w:r>
      <w:r w:rsidRPr="009F0C85">
        <w:rPr>
          <w:noProof/>
        </w:rPr>
        <w:t>(National Aeronautics and Space Administration - NASA, 2000)</w:t>
      </w:r>
      <w:r>
        <w:fldChar w:fldCharType="end"/>
      </w:r>
    </w:p>
    <w:p w14:paraId="5EBA3ABA" w14:textId="65027AB7" w:rsidR="00A421B9" w:rsidRDefault="00A421B9" w:rsidP="00A421B9">
      <w:pPr>
        <w:pStyle w:val="Enaba"/>
      </w:pPr>
      <w:r>
        <w:rPr>
          <w:rFonts w:eastAsiaTheme="minorEastAsia"/>
        </w:rPr>
        <w:tab/>
      </w:r>
      <m:oMath>
        <m:r>
          <w:rPr>
            <w:rFonts w:ascii="Cambria Math" w:hAnsi="Cambria Math"/>
          </w:rPr>
          <m:t>NDVI</m:t>
        </m:r>
        <m:r>
          <m:rPr>
            <m:sty m:val="p"/>
          </m:rPr>
          <w:rPr>
            <w:rFonts w:ascii="Cambria Math" w:hAnsi="Cambria Math"/>
          </w:rPr>
          <m:t>=</m:t>
        </m:r>
        <m:f>
          <m:fPr>
            <m:ctrlPr>
              <w:rPr>
                <w:rFonts w:ascii="Cambria Math" w:hAnsi="Cambria Math"/>
              </w:rPr>
            </m:ctrlPr>
          </m:fPr>
          <m:num>
            <m:r>
              <w:rPr>
                <w:rFonts w:ascii="Cambria Math" w:hAnsi="Cambria Math"/>
              </w:rPr>
              <m:t xml:space="preserve">NIR </m:t>
            </m:r>
            <m:d>
              <m:dPr>
                <m:ctrlPr>
                  <w:rPr>
                    <w:rFonts w:ascii="Cambria Math" w:hAnsi="Cambria Math"/>
                    <w:i/>
                  </w:rPr>
                </m:ctrlPr>
              </m:dPr>
              <m:e>
                <m:r>
                  <w:rPr>
                    <w:rFonts w:ascii="Cambria Math" w:hAnsi="Cambria Math"/>
                  </w:rPr>
                  <m:t>8A</m:t>
                </m:r>
              </m:e>
            </m:d>
            <m:r>
              <w:rPr>
                <w:rFonts w:ascii="Cambria Math" w:hAnsi="Cambria Math"/>
              </w:rPr>
              <m:t xml:space="preserve"> - Red (4)</m:t>
            </m:r>
          </m:num>
          <m:den>
            <m:r>
              <w:rPr>
                <w:rFonts w:ascii="Cambria Math" w:hAnsi="Cambria Math"/>
              </w:rPr>
              <m:t xml:space="preserve">NIR </m:t>
            </m:r>
            <m:d>
              <m:dPr>
                <m:ctrlPr>
                  <w:rPr>
                    <w:rFonts w:ascii="Cambria Math" w:hAnsi="Cambria Math"/>
                    <w:i/>
                  </w:rPr>
                </m:ctrlPr>
              </m:dPr>
              <m:e>
                <m:r>
                  <w:rPr>
                    <w:rFonts w:ascii="Cambria Math" w:hAnsi="Cambria Math"/>
                  </w:rPr>
                  <m:t>8A</m:t>
                </m:r>
              </m:e>
            </m:d>
            <m:r>
              <w:rPr>
                <w:rFonts w:ascii="Cambria Math" w:hAnsi="Cambria Math"/>
              </w:rPr>
              <m:t xml:space="preserve"> + Red (4)</m:t>
            </m:r>
          </m:den>
        </m:f>
      </m:oMath>
      <w:r>
        <w:tab/>
        <w:t>(</w:t>
      </w:r>
      <w:r w:rsidR="00BE6420">
        <w:t>1</w:t>
      </w:r>
      <w:r>
        <w:t>)</w:t>
      </w:r>
    </w:p>
    <w:p w14:paraId="296BD500" w14:textId="77777777" w:rsidR="00A421B9" w:rsidRDefault="00A421B9" w:rsidP="00A421B9">
      <w:r>
        <w:t>Spodnja slika prikazuje v zgornji vrstici dan z najmanjšo odmerjeno povprečno vrednostjo indeksa NDVI ter na spodnji dan z največjo. V levem stolpcu vidimo klasično barvno sliko, v desnem pa indeks NDVI z vrednostmi od -1 do +1. Z prostim očesom lahko opazimo tudi razlike v vegetaciji, na prvi sliki je zemlja rjave barve na drugi pa vidimo veliko več zelene vegetacije.</w:t>
      </w:r>
    </w:p>
    <w:p w14:paraId="28D73C44" w14:textId="77777777" w:rsidR="00A421B9" w:rsidRDefault="00A421B9" w:rsidP="00A421B9">
      <w:pPr>
        <w:pStyle w:val="Caption"/>
        <w:keepNext/>
      </w:pPr>
      <w:r>
        <w:t xml:space="preserve">Slika </w:t>
      </w:r>
      <w:r>
        <w:fldChar w:fldCharType="begin"/>
      </w:r>
      <w:r>
        <w:instrText xml:space="preserve"> SEQ Slika \* ARABIC </w:instrText>
      </w:r>
      <w:r>
        <w:fldChar w:fldCharType="separate"/>
      </w:r>
      <w:r>
        <w:rPr>
          <w:noProof/>
        </w:rPr>
        <w:t>5</w:t>
      </w:r>
      <w:r>
        <w:fldChar w:fldCharType="end"/>
      </w:r>
      <w:r>
        <w:t>: Prikaz delovanja indeksa NDVI na jezeru Bilancino.</w:t>
      </w:r>
    </w:p>
    <w:p w14:paraId="642FB951" w14:textId="77777777" w:rsidR="00A421B9" w:rsidRDefault="00A421B9" w:rsidP="00A421B9">
      <w:pPr>
        <w:keepNext/>
        <w:jc w:val="center"/>
      </w:pPr>
      <w:r w:rsidRPr="00DE6B5D">
        <w:drawing>
          <wp:inline distT="0" distB="0" distL="0" distR="0" wp14:anchorId="1A384DA8" wp14:editId="3A00DF03">
            <wp:extent cx="4757897" cy="4093435"/>
            <wp:effectExtent l="0" t="0" r="5080" b="0"/>
            <wp:docPr id="4" name="Picture 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alendar&#10;&#10;Description automatically generated"/>
                    <pic:cNvPicPr/>
                  </pic:nvPicPr>
                  <pic:blipFill>
                    <a:blip r:embed="rId13"/>
                    <a:stretch>
                      <a:fillRect/>
                    </a:stretch>
                  </pic:blipFill>
                  <pic:spPr>
                    <a:xfrm>
                      <a:off x="0" y="0"/>
                      <a:ext cx="4800930" cy="4130459"/>
                    </a:xfrm>
                    <a:prstGeom prst="rect">
                      <a:avLst/>
                    </a:prstGeom>
                  </pic:spPr>
                </pic:pic>
              </a:graphicData>
            </a:graphic>
          </wp:inline>
        </w:drawing>
      </w:r>
    </w:p>
    <w:p w14:paraId="15E5569C" w14:textId="77777777" w:rsidR="00A421B9" w:rsidRPr="00B50CCA" w:rsidRDefault="00A421B9" w:rsidP="00A421B9">
      <w:pPr>
        <w:pStyle w:val="Caption"/>
      </w:pPr>
      <w:r>
        <w:t>Vir:  Lastno delo</w:t>
      </w:r>
    </w:p>
    <w:p w14:paraId="312AFCB8" w14:textId="6D7B87FD" w:rsidR="001A0A0A" w:rsidRDefault="001A0A0A" w:rsidP="001A0A0A">
      <w:pPr>
        <w:pStyle w:val="Heading3"/>
      </w:pPr>
      <w:r>
        <w:lastRenderedPageBreak/>
        <w:t>Indeks NDWI</w:t>
      </w:r>
      <w:bookmarkEnd w:id="13"/>
    </w:p>
    <w:p w14:paraId="17C82758" w14:textId="77777777" w:rsidR="00F12917" w:rsidRDefault="00251EFB" w:rsidP="001A0A0A">
      <w:r>
        <w:t xml:space="preserve">Normirani diferencialni vodni indeks </w:t>
      </w:r>
      <w:r>
        <w:t xml:space="preserve">(angl. Normalised difference </w:t>
      </w:r>
      <w:r>
        <w:t>water</w:t>
      </w:r>
      <w:r>
        <w:t xml:space="preserve"> index – NDVI)</w:t>
      </w:r>
      <w:r>
        <w:t xml:space="preserve"> je indeks z katerim lahko </w:t>
      </w:r>
      <w:r w:rsidR="00C56EFA">
        <w:t>na sliki prepoznamo</w:t>
      </w:r>
      <w:r>
        <w:t xml:space="preserve"> vodo.</w:t>
      </w:r>
      <w:r w:rsidR="006712EF">
        <w:t xml:space="preserve"> </w:t>
      </w:r>
      <w:r w:rsidR="00644C2C">
        <w:t xml:space="preserve">Poznamo dve različici, prva </w:t>
      </w:r>
      <w:r w:rsidR="00B50CCA">
        <w:t xml:space="preserve">različica </w:t>
      </w:r>
      <w:r w:rsidR="00764B2B">
        <w:t xml:space="preserve">je nadgradnja indeksa NDVI in </w:t>
      </w:r>
      <w:r w:rsidR="00A421B9">
        <w:t xml:space="preserve">se uporablja za odkrivanje </w:t>
      </w:r>
      <w:r w:rsidR="00764B2B">
        <w:t xml:space="preserve">vode </w:t>
      </w:r>
      <w:r w:rsidR="00D322B3">
        <w:t>v</w:t>
      </w:r>
      <w:r w:rsidR="00764B2B">
        <w:t xml:space="preserve"> vegetaciji, na </w:t>
      </w:r>
      <w:r w:rsidR="00D322B3">
        <w:t>voda v listih dre</w:t>
      </w:r>
      <w:r w:rsidR="00764B2B">
        <w:t>ves</w:t>
      </w:r>
      <w:r w:rsidR="00A421B9">
        <w:t xml:space="preserve"> </w:t>
      </w:r>
      <w:r w:rsidR="00A421B9">
        <w:fldChar w:fldCharType="begin" w:fldLock="1"/>
      </w:r>
      <w:r w:rsidR="00393ADC">
        <w:instrText>ADDIN CSL_CITATION {"citationItems":[{"id":"ITEM-1","itemData":{"DOI":"10.1016/S0034-4257(96)00067-3","ISSN":"00344257","abstract":"The normalized difference vegetation index (NDVI) has been widely used for remote sensing of vegetation for many years. This index uses radiances or reflectances from a red channel around 0.66 μm and a near-IR channel around 0.86 μ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p(0.86 μm) - ρ(1.24 μm))/(ρ(0.86 μm) + ρ(1.24 μm)), where ρ represents the radiance in reflectance units. Both the 0.86-μm and the 1.24-μm channels are located in the high reflectance plateau of vegetation canopies. They sense similar depths through vegetation canopies. They sense similar depths through vegetation canopies. Absorption by vegetation liquid water near 0.86 μm is negligible. Weak liquid absorption at 1.24 μm is present. Canopy scattering enhances the water absorption. As a result, NDWI is sensitive to changes in liquid water content of vegetation canopies. Atmospheric aerosol scattering effects in the 0.86-1.24 μm region are weak. NDWI is less sensitive to atmospheric effects than NDVI. NDWI does not remove completely the background soil reflectance effects, similar to NDVI. Because the information about vegetation canopies contained in the 1.24-μm channel is very different from that contained in the red channel near 0.66 μm. NDWI should be considered as an independent vegetation index. It is complementary to, not a substitute for NDVI. Laboratory-measured reflectance of stacked green leaves, and spectral imaging data acquired with Airborne Visible Infrared Imaging Spectrometer (AVIRIS) over Jasper Ridge in California and the High Plains in northern Colorado, are used to demonstrate the usefulness of NDWI. Comparisons between NDWI and NDVI images are also given.","author":[{"dropping-particle":"","family":"Gao","given":"Bo Cai","non-dropping-particle":"","parse-names":false,"suffix":""}],"container-title":"Remote Sensing of Environment","id":"ITEM-1","issue":"3","issued":{"date-parts":[["1996","12","1"]]},"page":"257-266","publisher":"Elsevier","title":"NDWI - A normalized difference water index for remote sensing of vegetation liquid water from space","type":"article-journal","volume":"58"},"uris":["http://www.mendeley.com/documents/?uuid=53f67c25-5d90-34cd-9ac3-8d68f2770d79"]}],"mendeley":{"formattedCitation":"(Gao, 1996)","plainTextFormattedCitation":"(Gao, 1996)","previouslyFormattedCitation":"(Gao, 1996)"},"properties":{"noteIndex":0},"schema":"https://github.com/citation-style-language/schema/raw/master/csl-citation.json"}</w:instrText>
      </w:r>
      <w:r w:rsidR="00A421B9">
        <w:fldChar w:fldCharType="separate"/>
      </w:r>
      <w:r w:rsidR="00A421B9" w:rsidRPr="00A421B9">
        <w:rPr>
          <w:noProof/>
        </w:rPr>
        <w:t>(Gao, 1996)</w:t>
      </w:r>
      <w:r w:rsidR="00A421B9">
        <w:fldChar w:fldCharType="end"/>
      </w:r>
      <w:r w:rsidR="00764B2B">
        <w:t>.</w:t>
      </w:r>
    </w:p>
    <w:p w14:paraId="560F0784" w14:textId="71AB253B" w:rsidR="00FD5ECB" w:rsidRPr="00FD5ECB" w:rsidRDefault="00C935E4" w:rsidP="00FD5ECB">
      <w:r>
        <w:t>Druga različica indeksa pa se uporablja za od</w:t>
      </w:r>
      <w:r w:rsidR="00393ADC">
        <w:t>krivanje površinskih vodnih teles na zemlji.</w:t>
      </w:r>
      <w:r w:rsidR="00255402">
        <w:t xml:space="preserve"> </w:t>
      </w:r>
      <w:r w:rsidR="006712EF">
        <w:t xml:space="preserve">Indeks izračunamo kot razmerje med zelenim in </w:t>
      </w:r>
      <w:r w:rsidR="00C16489">
        <w:t>bližnjim</w:t>
      </w:r>
      <w:r w:rsidR="006712EF">
        <w:t xml:space="preserve"> infrardeč</w:t>
      </w:r>
      <w:r w:rsidR="003B5AB3">
        <w:t xml:space="preserve">im spektrom kot prikazuje </w:t>
      </w:r>
      <w:r w:rsidR="002F6F93">
        <w:t>enačba</w:t>
      </w:r>
      <w:r w:rsidR="003B5AB3">
        <w:t xml:space="preserve"> (</w:t>
      </w:r>
      <w:r w:rsidR="00FB0E21">
        <w:t>2</w:t>
      </w:r>
      <w:r w:rsidR="003B5AB3">
        <w:t>)</w:t>
      </w:r>
      <w:r w:rsidR="00DC2D24">
        <w:t xml:space="preserve"> </w:t>
      </w:r>
      <w:r w:rsidR="00F12917">
        <w:t xml:space="preserve">Rezultat indeksa je vrednost na intervalu med -1 in +1, večja kot je vrednost bolj verjetna je prisotnost vode na sliki, načeloma pa lahko smatramo, da vrednosti nad 0.3 </w:t>
      </w:r>
      <w:r w:rsidR="00096C7D">
        <w:t>skoraj za</w:t>
      </w:r>
      <w:r w:rsidR="00F12917">
        <w:t xml:space="preserve">gotovo predstavljajo vodo. </w:t>
      </w:r>
      <w:r w:rsidR="00F12917">
        <w:fldChar w:fldCharType="begin" w:fldLock="1"/>
      </w:r>
      <w:r w:rsidR="004E3B3D">
        <w:instrText>ADDIN CSL_CITATION {"citationItems":[{"id":"ITEM-1","itemData":{"DOI":"10.1080/01431169608948714","ISSN":"13665901","abstract":"The Normalized Difference Water Index (NDWI) is a new method that has been developed to delineate open water features and enhance their presence in remotely-sensed digital imagery. The NDWI makes use of reflected near-infrared radiation and visible green light to enhance the presence of such features while eliminating the presence of soil and terrestrial vegetation features. It is suggested that the NDWI may also provide researchers with turbidity estimations of water bodies using remotely-sensed digital data. © 1996 Taylor &amp; Francis Ltd.","author":[{"dropping-particle":"","family":"McFeeters","given":"S. K.","non-dropping-particle":"","parse-names":false,"suffix":""}],"container-title":"International Journal of Remote Sensing","id":"ITEM-1","issue":"7","issued":{"date-parts":[["1996"]]},"page":"1425-1432","publisher":" Taylor &amp; Francis Group ","title":"The use of the Normalized Difference Water Index (NDWI) in the delineation of open water features","type":"article-journal","volume":"17"},"uris":["http://www.mendeley.com/documents/?uuid=964b4ba9-0cdd-38f8-9542-5facc307a562"]}],"mendeley":{"formattedCitation":"(McFeeters, 1996)","plainTextFormattedCitation":"(McFeeters, 1996)","previouslyFormattedCitation":"(McFeeters, 1996)"},"properties":{"noteIndex":0},"schema":"https://github.com/citation-style-language/schema/raw/master/csl-citation.json"}</w:instrText>
      </w:r>
      <w:r w:rsidR="00F12917">
        <w:fldChar w:fldCharType="separate"/>
      </w:r>
      <w:r w:rsidR="00F12917" w:rsidRPr="00393ADC">
        <w:rPr>
          <w:noProof/>
        </w:rPr>
        <w:t>(McFeeters, 1996)</w:t>
      </w:r>
      <w:r w:rsidR="00F12917">
        <w:fldChar w:fldCharType="end"/>
      </w:r>
    </w:p>
    <w:p w14:paraId="4FCFB1F7" w14:textId="4394D061" w:rsidR="005D6A10" w:rsidRDefault="004B3688" w:rsidP="00B50CCA">
      <w:pPr>
        <w:pStyle w:val="Enaba"/>
      </w:pPr>
      <w:r>
        <w:rPr>
          <w:rFonts w:eastAsiaTheme="minorEastAsia"/>
        </w:rPr>
        <w:tab/>
      </w:r>
      <m:oMath>
        <m:r>
          <w:rPr>
            <w:rFonts w:ascii="Cambria Math" w:hAnsi="Cambria Math"/>
          </w:rPr>
          <m:t>ND</m:t>
        </m:r>
        <m:r>
          <w:rPr>
            <w:rFonts w:ascii="Cambria Math" w:hAnsi="Cambria Math"/>
          </w:rPr>
          <m:t>W</m:t>
        </m:r>
        <m:r>
          <w:rPr>
            <w:rFonts w:ascii="Cambria Math" w:hAnsi="Cambria Math"/>
          </w:rPr>
          <m:t>I</m:t>
        </m:r>
        <m:r>
          <m:rPr>
            <m:sty m:val="p"/>
          </m:rPr>
          <w:rPr>
            <w:rFonts w:ascii="Cambria Math" w:hAnsi="Cambria Math"/>
          </w:rPr>
          <m:t>=</m:t>
        </m:r>
        <m:f>
          <m:fPr>
            <m:ctrlPr>
              <w:rPr>
                <w:rFonts w:ascii="Cambria Math" w:hAnsi="Cambria Math"/>
              </w:rPr>
            </m:ctrlPr>
          </m:fPr>
          <m:num>
            <m:r>
              <w:rPr>
                <w:rFonts w:ascii="Cambria Math" w:hAnsi="Cambria Math"/>
              </w:rPr>
              <m:t>Green</m:t>
            </m:r>
            <m:r>
              <w:rPr>
                <w:rFonts w:ascii="Cambria Math" w:hAnsi="Cambria Math"/>
              </w:rPr>
              <m:t xml:space="preserve"> (3)</m:t>
            </m:r>
            <m:r>
              <w:rPr>
                <w:rFonts w:ascii="Cambria Math" w:hAnsi="Cambria Math"/>
              </w:rPr>
              <m:t xml:space="preserve"> - </m:t>
            </m:r>
            <m:r>
              <w:rPr>
                <w:rFonts w:ascii="Cambria Math" w:hAnsi="Cambria Math"/>
              </w:rPr>
              <m:t>NIR</m:t>
            </m:r>
            <m:r>
              <w:rPr>
                <w:rFonts w:ascii="Cambria Math" w:hAnsi="Cambria Math"/>
              </w:rPr>
              <m:t xml:space="preserve"> (8A)</m:t>
            </m:r>
          </m:num>
          <m:den>
            <m:r>
              <w:rPr>
                <w:rFonts w:ascii="Cambria Math" w:hAnsi="Cambria Math"/>
              </w:rPr>
              <m:t>Green</m:t>
            </m:r>
            <m:r>
              <w:rPr>
                <w:rFonts w:ascii="Cambria Math" w:hAnsi="Cambria Math"/>
              </w:rPr>
              <m:t xml:space="preserve"> </m:t>
            </m:r>
            <m:d>
              <m:dPr>
                <m:ctrlPr>
                  <w:rPr>
                    <w:rFonts w:ascii="Cambria Math" w:hAnsi="Cambria Math"/>
                    <w:i/>
                  </w:rPr>
                </m:ctrlPr>
              </m:dPr>
              <m:e>
                <m:r>
                  <w:rPr>
                    <w:rFonts w:ascii="Cambria Math" w:hAnsi="Cambria Math"/>
                  </w:rPr>
                  <m:t>3</m:t>
                </m:r>
              </m:e>
            </m:d>
            <m:r>
              <w:rPr>
                <w:rFonts w:ascii="Cambria Math" w:hAnsi="Cambria Math"/>
              </w:rPr>
              <m:t xml:space="preserve"> </m:t>
            </m:r>
            <m:r>
              <w:rPr>
                <w:rFonts w:ascii="Cambria Math" w:hAnsi="Cambria Math"/>
              </w:rPr>
              <m:t xml:space="preserve">+ </m:t>
            </m:r>
            <m:r>
              <w:rPr>
                <w:rFonts w:ascii="Cambria Math" w:hAnsi="Cambria Math"/>
              </w:rPr>
              <m:t>NIR</m:t>
            </m:r>
            <m:r>
              <w:rPr>
                <w:rFonts w:ascii="Cambria Math" w:hAnsi="Cambria Math"/>
              </w:rPr>
              <m:t xml:space="preserve"> (8A)</m:t>
            </m:r>
          </m:den>
        </m:f>
      </m:oMath>
      <w:r>
        <w:tab/>
        <w:t>(</w:t>
      </w:r>
      <w:r w:rsidR="00FB0E21">
        <w:t>2</w:t>
      </w:r>
      <w:r>
        <w:t>)</w:t>
      </w:r>
    </w:p>
    <w:p w14:paraId="31BACFB8" w14:textId="2241EC51" w:rsidR="00FD5ECB" w:rsidRPr="00FD5ECB" w:rsidRDefault="00FD5ECB" w:rsidP="00FD5ECB">
      <w:pPr>
        <w:pStyle w:val="Caption"/>
        <w:keepNext/>
        <w:jc w:val="both"/>
        <w:rPr>
          <w:i w:val="0"/>
          <w:iCs w:val="0"/>
          <w:szCs w:val="24"/>
        </w:rPr>
      </w:pPr>
      <w:r w:rsidRPr="00FD5ECB">
        <w:rPr>
          <w:i w:val="0"/>
          <w:iCs w:val="0"/>
          <w:szCs w:val="24"/>
        </w:rPr>
        <w:t xml:space="preserve">Na </w:t>
      </w:r>
      <w:r>
        <w:rPr>
          <w:i w:val="0"/>
          <w:iCs w:val="0"/>
          <w:szCs w:val="24"/>
        </w:rPr>
        <w:t xml:space="preserve">spodnji sliki vidmio delovanje indeksa NDWI. Opazimo lahko kako različne barve je lahko vodna gladina jezera, vidni so tudi šumi, ki nastajajo na slikah zaradi </w:t>
      </w:r>
      <w:r w:rsidR="00CA08C0">
        <w:rPr>
          <w:i w:val="0"/>
          <w:iCs w:val="0"/>
          <w:szCs w:val="24"/>
        </w:rPr>
        <w:t>zunanjih</w:t>
      </w:r>
      <w:r>
        <w:rPr>
          <w:i w:val="0"/>
          <w:iCs w:val="0"/>
          <w:szCs w:val="24"/>
        </w:rPr>
        <w:t xml:space="preserve"> naravnih dejavnikov. V zgornji vrstici je vzrok šuma rahel oblak, v drugi vrstici pa umazanija ali alge na</w:t>
      </w:r>
      <w:r w:rsidR="008354F9">
        <w:rPr>
          <w:i w:val="0"/>
          <w:iCs w:val="0"/>
          <w:szCs w:val="24"/>
        </w:rPr>
        <w:t xml:space="preserve"> vodni</w:t>
      </w:r>
      <w:r>
        <w:rPr>
          <w:i w:val="0"/>
          <w:iCs w:val="0"/>
          <w:szCs w:val="24"/>
        </w:rPr>
        <w:t xml:space="preserve"> gledini.</w:t>
      </w:r>
    </w:p>
    <w:p w14:paraId="696BA092" w14:textId="19A0326A" w:rsidR="00307E27" w:rsidRDefault="00307E27" w:rsidP="00307E27">
      <w:pPr>
        <w:pStyle w:val="Caption"/>
        <w:keepNext/>
      </w:pPr>
      <w:r>
        <w:t xml:space="preserve">Slika </w:t>
      </w:r>
      <w:r>
        <w:fldChar w:fldCharType="begin"/>
      </w:r>
      <w:r>
        <w:instrText xml:space="preserve"> SEQ Slika \* ARABIC </w:instrText>
      </w:r>
      <w:r>
        <w:fldChar w:fldCharType="separate"/>
      </w:r>
      <w:r>
        <w:rPr>
          <w:noProof/>
        </w:rPr>
        <w:t>4</w:t>
      </w:r>
      <w:r>
        <w:fldChar w:fldCharType="end"/>
      </w:r>
      <w:r>
        <w:t>: Prikaz delovanja indeksa NDWI na jezeru Bilancino.</w:t>
      </w:r>
    </w:p>
    <w:p w14:paraId="400891C6" w14:textId="77777777" w:rsidR="006B2411" w:rsidRDefault="005D6A10" w:rsidP="006B2411">
      <w:pPr>
        <w:keepNext/>
        <w:jc w:val="center"/>
      </w:pPr>
      <w:r w:rsidRPr="005D6A10">
        <w:drawing>
          <wp:inline distT="0" distB="0" distL="0" distR="0" wp14:anchorId="5666B0DD" wp14:editId="351022FF">
            <wp:extent cx="4815004" cy="4016523"/>
            <wp:effectExtent l="0" t="0" r="0" b="0"/>
            <wp:docPr id="5" name="Picture 5"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map&#10;&#10;Description automatically generated"/>
                    <pic:cNvPicPr/>
                  </pic:nvPicPr>
                  <pic:blipFill>
                    <a:blip r:embed="rId14"/>
                    <a:stretch>
                      <a:fillRect/>
                    </a:stretch>
                  </pic:blipFill>
                  <pic:spPr>
                    <a:xfrm>
                      <a:off x="0" y="0"/>
                      <a:ext cx="4827405" cy="4026868"/>
                    </a:xfrm>
                    <a:prstGeom prst="rect">
                      <a:avLst/>
                    </a:prstGeom>
                  </pic:spPr>
                </pic:pic>
              </a:graphicData>
            </a:graphic>
          </wp:inline>
        </w:drawing>
      </w:r>
    </w:p>
    <w:p w14:paraId="4383B3B3" w14:textId="4F94AB5B" w:rsidR="00BD7339" w:rsidRPr="00BD7339" w:rsidRDefault="006B2411" w:rsidP="003B2DBC">
      <w:pPr>
        <w:pStyle w:val="Caption"/>
      </w:pPr>
      <w:r>
        <w:t>Vir: Lastno delo.</w:t>
      </w:r>
      <w:bookmarkStart w:id="14" w:name="_Toc66618558"/>
    </w:p>
    <w:p w14:paraId="729D9BB0" w14:textId="282BA208" w:rsidR="00F65092" w:rsidRDefault="00F65092" w:rsidP="00F65092">
      <w:pPr>
        <w:pStyle w:val="Heading2"/>
        <w:spacing w:before="0"/>
      </w:pPr>
      <w:r>
        <w:lastRenderedPageBreak/>
        <w:t>Ocenjevanje pridobljenih informacij</w:t>
      </w:r>
      <w:bookmarkEnd w:id="14"/>
    </w:p>
    <w:p w14:paraId="33EFA7E0" w14:textId="6E2DAE70" w:rsidR="00ED780D" w:rsidRPr="00011095" w:rsidRDefault="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58EF6B85" w14:textId="58C5B64E" w:rsidR="00F65092" w:rsidRDefault="00F65092" w:rsidP="00F65092">
      <w:pPr>
        <w:pStyle w:val="Heading2"/>
        <w:spacing w:before="0"/>
      </w:pPr>
      <w:bookmarkStart w:id="15" w:name="_Toc66618559"/>
      <w:r>
        <w:t>Obogatitev napovedovalnega modela</w:t>
      </w:r>
      <w:bookmarkEnd w:id="15"/>
    </w:p>
    <w:p w14:paraId="2F52AB51" w14:textId="77777777" w:rsidR="00B87E30" w:rsidRPr="00011095" w:rsidRDefault="00B87E30" w:rsidP="00B87E30">
      <w:bookmarkStart w:id="16" w:name="_Toc66618560"/>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BEDA8F3" w14:textId="696914F9" w:rsidR="00F65092" w:rsidRDefault="00F65092" w:rsidP="00F65092">
      <w:pPr>
        <w:pStyle w:val="Heading2"/>
        <w:spacing w:before="0"/>
      </w:pPr>
      <w:r>
        <w:t>Zamenjava merilcev vode</w:t>
      </w:r>
      <w:bookmarkEnd w:id="16"/>
    </w:p>
    <w:p w14:paraId="17777062"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00E2EDF" w14:textId="77777777" w:rsidR="00BB1DBD" w:rsidRDefault="00BB1DBD">
      <w:pPr>
        <w:rPr>
          <w:rFonts w:eastAsiaTheme="majorEastAsia" w:cstheme="majorBidi"/>
          <w:b/>
          <w:caps/>
          <w:sz w:val="28"/>
          <w:szCs w:val="32"/>
        </w:rPr>
      </w:pPr>
      <w:r>
        <w:br w:type="page"/>
      </w:r>
    </w:p>
    <w:p w14:paraId="4449B801" w14:textId="77777777" w:rsidR="00F65092" w:rsidRDefault="00F65092">
      <w:pPr>
        <w:rPr>
          <w:rFonts w:eastAsiaTheme="majorEastAsia" w:cstheme="majorBidi"/>
          <w:b/>
          <w:caps/>
          <w:sz w:val="28"/>
          <w:szCs w:val="32"/>
        </w:rPr>
      </w:pPr>
      <w:r>
        <w:lastRenderedPageBreak/>
        <w:br w:type="page"/>
      </w:r>
    </w:p>
    <w:p w14:paraId="33BA8C26" w14:textId="02B0661A" w:rsidR="00122871" w:rsidRPr="00D46B5A" w:rsidRDefault="00122871" w:rsidP="00D46B5A">
      <w:pPr>
        <w:pStyle w:val="Neotevilennaslov"/>
      </w:pPr>
      <w:bookmarkStart w:id="17" w:name="_Toc66618561"/>
      <w:r>
        <w:lastRenderedPageBreak/>
        <w:t>SKLEP</w:t>
      </w:r>
      <w:bookmarkEnd w:id="10"/>
      <w:bookmarkEnd w:id="17"/>
    </w:p>
    <w:p w14:paraId="375A2E30" w14:textId="2BF3E036" w:rsidR="007942F0" w:rsidRPr="00A574D0" w:rsidRDefault="00122871">
      <w:r>
        <w:t>Eu nibh legendos qualisque eam, elitr nemore liberavisse ut qui, putant ceteros similique his ex. Inimicus facilisis elaboraret et sea, nam at case aeterno, dictas instructior vix id. Velit latine usu no, mel alienum principes comprehensam ut. Vel autem sapientem ne, eos cu eros singulis facilisis.</w:t>
      </w:r>
      <w:bookmarkStart w:id="18" w:name="_Toc478583705"/>
      <w:r w:rsidR="007942F0">
        <w:br w:type="page"/>
      </w:r>
    </w:p>
    <w:p w14:paraId="25D25BDF" w14:textId="27F5282B" w:rsidR="00122871" w:rsidRDefault="00122871" w:rsidP="00122871">
      <w:pPr>
        <w:pStyle w:val="Neotevilennaslov"/>
      </w:pPr>
      <w:bookmarkStart w:id="19" w:name="_Toc66618562"/>
      <w:r>
        <w:lastRenderedPageBreak/>
        <w:t>LITERATURA IN VIRI</w:t>
      </w:r>
      <w:bookmarkEnd w:id="18"/>
      <w:bookmarkEnd w:id="19"/>
    </w:p>
    <w:p w14:paraId="7AAA8C84" w14:textId="7E55DC91" w:rsidR="00063F0F" w:rsidRPr="00063F0F" w:rsidRDefault="00011095" w:rsidP="00063F0F">
      <w:pPr>
        <w:widowControl w:val="0"/>
        <w:autoSpaceDE w:val="0"/>
        <w:autoSpaceDN w:val="0"/>
        <w:adjustRightInd w:val="0"/>
        <w:ind w:left="480" w:hanging="480"/>
        <w:rPr>
          <w:rFonts w:cs="Times New Roman"/>
          <w:noProof/>
          <w:lang w:val="en-GB"/>
        </w:rPr>
      </w:pPr>
      <w:r>
        <w:fldChar w:fldCharType="begin" w:fldLock="1"/>
      </w:r>
      <w:r>
        <w:instrText xml:space="preserve">ADDIN Mendeley Bibliography CSL_BIBLIOGRAPHY </w:instrText>
      </w:r>
      <w:r>
        <w:fldChar w:fldCharType="separate"/>
      </w:r>
      <w:r w:rsidR="00063F0F" w:rsidRPr="00063F0F">
        <w:rPr>
          <w:rFonts w:cs="Times New Roman"/>
          <w:noProof/>
          <w:lang w:val="en-GB"/>
        </w:rPr>
        <w:t xml:space="preserve">Directorate-General for Communication. (2015). </w:t>
      </w:r>
      <w:r w:rsidR="00063F0F" w:rsidRPr="00063F0F">
        <w:rPr>
          <w:rFonts w:cs="Times New Roman"/>
          <w:i/>
          <w:iCs/>
          <w:noProof/>
          <w:lang w:val="en-GB"/>
        </w:rPr>
        <w:t>Copernicus: Europe’s eyes on earth</w:t>
      </w:r>
      <w:r w:rsidR="00063F0F" w:rsidRPr="00063F0F">
        <w:rPr>
          <w:rFonts w:cs="Times New Roman"/>
          <w:noProof/>
          <w:lang w:val="en-GB"/>
        </w:rPr>
        <w:t>. 23. https://doi.org/10.2873/93104</w:t>
      </w:r>
    </w:p>
    <w:p w14:paraId="7BDD8C40" w14:textId="77777777" w:rsidR="00063F0F" w:rsidRPr="00063F0F" w:rsidRDefault="00063F0F" w:rsidP="00063F0F">
      <w:pPr>
        <w:widowControl w:val="0"/>
        <w:autoSpaceDE w:val="0"/>
        <w:autoSpaceDN w:val="0"/>
        <w:adjustRightInd w:val="0"/>
        <w:ind w:left="480" w:hanging="480"/>
        <w:rPr>
          <w:rFonts w:cs="Times New Roman"/>
          <w:noProof/>
          <w:lang w:val="en-GB"/>
        </w:rPr>
      </w:pPr>
      <w:r w:rsidRPr="00063F0F">
        <w:rPr>
          <w:rFonts w:cs="Times New Roman"/>
          <w:noProof/>
          <w:lang w:val="en-GB"/>
        </w:rPr>
        <w:t xml:space="preserve">European Space Agency. (2015). </w:t>
      </w:r>
      <w:r w:rsidRPr="00063F0F">
        <w:rPr>
          <w:rFonts w:cs="Times New Roman"/>
          <w:i/>
          <w:iCs/>
          <w:noProof/>
          <w:lang w:val="en-GB"/>
        </w:rPr>
        <w:t>Sentinel-2 User Handbook</w:t>
      </w:r>
      <w:r w:rsidRPr="00063F0F">
        <w:rPr>
          <w:rFonts w:cs="Times New Roman"/>
          <w:noProof/>
          <w:lang w:val="en-GB"/>
        </w:rPr>
        <w:t xml:space="preserve"> (1. izd.; B. Hoersch, Ur.). European Space Agency. Pridobljeno od https://sentinels.copernicus.eu/documents/247904/685211/Sentinel-2_User_Handbook.pdf/8869acdf-fd84-43ec-ae8c-3e80a436a16c?t=1438278087000</w:t>
      </w:r>
    </w:p>
    <w:p w14:paraId="7D5A6D74" w14:textId="77777777" w:rsidR="00063F0F" w:rsidRPr="00063F0F" w:rsidRDefault="00063F0F" w:rsidP="00063F0F">
      <w:pPr>
        <w:widowControl w:val="0"/>
        <w:autoSpaceDE w:val="0"/>
        <w:autoSpaceDN w:val="0"/>
        <w:adjustRightInd w:val="0"/>
        <w:ind w:left="480" w:hanging="480"/>
        <w:rPr>
          <w:rFonts w:cs="Times New Roman"/>
          <w:noProof/>
          <w:lang w:val="en-GB"/>
        </w:rPr>
      </w:pPr>
      <w:r w:rsidRPr="00063F0F">
        <w:rPr>
          <w:rFonts w:cs="Times New Roman"/>
          <w:noProof/>
          <w:lang w:val="en-GB"/>
        </w:rPr>
        <w:t xml:space="preserve">Gao, B. C. (1996). NDWI - A normalized difference water index for remote sensing of vegetation liquid water from space. </w:t>
      </w:r>
      <w:r w:rsidRPr="00063F0F">
        <w:rPr>
          <w:rFonts w:cs="Times New Roman"/>
          <w:i/>
          <w:iCs/>
          <w:noProof/>
          <w:lang w:val="en-GB"/>
        </w:rPr>
        <w:t>Remote Sensing of Environment</w:t>
      </w:r>
      <w:r w:rsidRPr="00063F0F">
        <w:rPr>
          <w:rFonts w:cs="Times New Roman"/>
          <w:noProof/>
          <w:lang w:val="en-GB"/>
        </w:rPr>
        <w:t xml:space="preserve">, </w:t>
      </w:r>
      <w:r w:rsidRPr="00063F0F">
        <w:rPr>
          <w:rFonts w:cs="Times New Roman"/>
          <w:i/>
          <w:iCs/>
          <w:noProof/>
          <w:lang w:val="en-GB"/>
        </w:rPr>
        <w:t>58</w:t>
      </w:r>
      <w:r w:rsidRPr="00063F0F">
        <w:rPr>
          <w:rFonts w:cs="Times New Roman"/>
          <w:noProof/>
          <w:lang w:val="en-GB"/>
        </w:rPr>
        <w:t>(3), 257–266. https://doi.org/10.1016/S0034-4257(96)00067-3</w:t>
      </w:r>
    </w:p>
    <w:p w14:paraId="1126053D" w14:textId="77777777" w:rsidR="00063F0F" w:rsidRPr="00063F0F" w:rsidRDefault="00063F0F" w:rsidP="00063F0F">
      <w:pPr>
        <w:widowControl w:val="0"/>
        <w:autoSpaceDE w:val="0"/>
        <w:autoSpaceDN w:val="0"/>
        <w:adjustRightInd w:val="0"/>
        <w:ind w:left="480" w:hanging="480"/>
        <w:rPr>
          <w:rFonts w:cs="Times New Roman"/>
          <w:noProof/>
          <w:lang w:val="en-GB"/>
        </w:rPr>
      </w:pPr>
      <w:r w:rsidRPr="00063F0F">
        <w:rPr>
          <w:rFonts w:cs="Times New Roman"/>
          <w:noProof/>
          <w:lang w:val="en-GB"/>
        </w:rPr>
        <w:t xml:space="preserve">Griffith, J. A., Martinko, E. A., Whistler, J. L., &amp; Kevin, P. (2002). </w:t>
      </w:r>
      <w:r w:rsidRPr="00063F0F">
        <w:rPr>
          <w:rFonts w:cs="Times New Roman"/>
          <w:i/>
          <w:iCs/>
          <w:noProof/>
          <w:lang w:val="en-GB"/>
        </w:rPr>
        <w:t>Interrelationships among Landscapes, NDVI , and Stream Water Quality in the U. S.</w:t>
      </w:r>
      <w:r w:rsidRPr="00063F0F">
        <w:rPr>
          <w:rFonts w:cs="Times New Roman"/>
          <w:noProof/>
          <w:lang w:val="en-GB"/>
        </w:rPr>
        <w:t xml:space="preserve"> </w:t>
      </w:r>
      <w:r w:rsidRPr="00063F0F">
        <w:rPr>
          <w:rFonts w:cs="Times New Roman"/>
          <w:i/>
          <w:iCs/>
          <w:noProof/>
          <w:lang w:val="en-GB"/>
        </w:rPr>
        <w:t>12</w:t>
      </w:r>
      <w:r w:rsidRPr="00063F0F">
        <w:rPr>
          <w:rFonts w:cs="Times New Roman"/>
          <w:noProof/>
          <w:lang w:val="en-GB"/>
        </w:rPr>
        <w:t>(6), 1702–1718. Pridobljeno od https://www.jstor.org/stable/3099933</w:t>
      </w:r>
    </w:p>
    <w:p w14:paraId="7AA39FA4" w14:textId="77777777" w:rsidR="00063F0F" w:rsidRPr="00063F0F" w:rsidRDefault="00063F0F" w:rsidP="00063F0F">
      <w:pPr>
        <w:widowControl w:val="0"/>
        <w:autoSpaceDE w:val="0"/>
        <w:autoSpaceDN w:val="0"/>
        <w:adjustRightInd w:val="0"/>
        <w:ind w:left="480" w:hanging="480"/>
        <w:rPr>
          <w:rFonts w:cs="Times New Roman"/>
          <w:noProof/>
          <w:lang w:val="en-GB"/>
        </w:rPr>
      </w:pPr>
      <w:r w:rsidRPr="00063F0F">
        <w:rPr>
          <w:rFonts w:cs="Times New Roman"/>
          <w:noProof/>
          <w:lang w:val="en-GB"/>
        </w:rPr>
        <w:t xml:space="preserve">Harris, C. R., Millman, K. J., van der Walt, S. J., Gommers, R., Virtanen, P., Cournapeau, D., … Oliphant, T. E. (2020). Array programming with {NumPy}. </w:t>
      </w:r>
      <w:r w:rsidRPr="00063F0F">
        <w:rPr>
          <w:rFonts w:cs="Times New Roman"/>
          <w:i/>
          <w:iCs/>
          <w:noProof/>
          <w:lang w:val="en-GB"/>
        </w:rPr>
        <w:t>Nature</w:t>
      </w:r>
      <w:r w:rsidRPr="00063F0F">
        <w:rPr>
          <w:rFonts w:cs="Times New Roman"/>
          <w:noProof/>
          <w:lang w:val="en-GB"/>
        </w:rPr>
        <w:t xml:space="preserve">, </w:t>
      </w:r>
      <w:r w:rsidRPr="00063F0F">
        <w:rPr>
          <w:rFonts w:cs="Times New Roman"/>
          <w:i/>
          <w:iCs/>
          <w:noProof/>
          <w:lang w:val="en-GB"/>
        </w:rPr>
        <w:t>585</w:t>
      </w:r>
      <w:r w:rsidRPr="00063F0F">
        <w:rPr>
          <w:rFonts w:cs="Times New Roman"/>
          <w:noProof/>
          <w:lang w:val="en-GB"/>
        </w:rPr>
        <w:t>(7825), 357–362. https://doi.org/10.1038/s41586-020-2649-2</w:t>
      </w:r>
    </w:p>
    <w:p w14:paraId="72305667" w14:textId="77777777" w:rsidR="00063F0F" w:rsidRPr="00063F0F" w:rsidRDefault="00063F0F" w:rsidP="00063F0F">
      <w:pPr>
        <w:widowControl w:val="0"/>
        <w:autoSpaceDE w:val="0"/>
        <w:autoSpaceDN w:val="0"/>
        <w:adjustRightInd w:val="0"/>
        <w:ind w:left="480" w:hanging="480"/>
        <w:rPr>
          <w:rFonts w:cs="Times New Roman"/>
          <w:noProof/>
          <w:lang w:val="en-GB"/>
        </w:rPr>
      </w:pPr>
      <w:r w:rsidRPr="00063F0F">
        <w:rPr>
          <w:rFonts w:cs="Times New Roman"/>
          <w:noProof/>
          <w:lang w:val="en-GB"/>
        </w:rPr>
        <w:t xml:space="preserve">Margarit, G., &amp; Yagüe, J. (2020). </w:t>
      </w:r>
      <w:r w:rsidRPr="00063F0F">
        <w:rPr>
          <w:rFonts w:cs="Times New Roman"/>
          <w:i/>
          <w:iCs/>
          <w:noProof/>
          <w:lang w:val="en-GB"/>
        </w:rPr>
        <w:t>Study on the Copernicus data policy post 2020</w:t>
      </w:r>
      <w:r w:rsidRPr="00063F0F">
        <w:rPr>
          <w:rFonts w:cs="Times New Roman"/>
          <w:noProof/>
          <w:lang w:val="en-GB"/>
        </w:rPr>
        <w:t xml:space="preserve">. </w:t>
      </w:r>
      <w:r w:rsidRPr="00063F0F">
        <w:rPr>
          <w:rFonts w:cs="Times New Roman"/>
          <w:i/>
          <w:iCs/>
          <w:noProof/>
          <w:lang w:val="en-GB"/>
        </w:rPr>
        <w:t>5.0</w:t>
      </w:r>
      <w:r w:rsidRPr="00063F0F">
        <w:rPr>
          <w:rFonts w:cs="Times New Roman"/>
          <w:noProof/>
          <w:lang w:val="en-GB"/>
        </w:rPr>
        <w:t>(386). Pridobljeno od https://www.copernicus.eu/sites/default/files/2019-04/Study-on-the-Copernicus-data-policy-2019_0.pdf</w:t>
      </w:r>
    </w:p>
    <w:p w14:paraId="436FA920" w14:textId="77777777" w:rsidR="00063F0F" w:rsidRPr="00063F0F" w:rsidRDefault="00063F0F" w:rsidP="00063F0F">
      <w:pPr>
        <w:widowControl w:val="0"/>
        <w:autoSpaceDE w:val="0"/>
        <w:autoSpaceDN w:val="0"/>
        <w:adjustRightInd w:val="0"/>
        <w:ind w:left="480" w:hanging="480"/>
        <w:rPr>
          <w:rFonts w:cs="Times New Roman"/>
          <w:noProof/>
          <w:lang w:val="en-GB"/>
        </w:rPr>
      </w:pPr>
      <w:r w:rsidRPr="00063F0F">
        <w:rPr>
          <w:rFonts w:cs="Times New Roman"/>
          <w:noProof/>
          <w:lang w:val="en-GB"/>
        </w:rPr>
        <w:t xml:space="preserve">McFeeters, S. K. (1996). The use of the Normalized Difference Water Index (NDWI) in the delineation of open water features. </w:t>
      </w:r>
      <w:r w:rsidRPr="00063F0F">
        <w:rPr>
          <w:rFonts w:cs="Times New Roman"/>
          <w:i/>
          <w:iCs/>
          <w:noProof/>
          <w:lang w:val="en-GB"/>
        </w:rPr>
        <w:t>International Journal of Remote Sensing</w:t>
      </w:r>
      <w:r w:rsidRPr="00063F0F">
        <w:rPr>
          <w:rFonts w:cs="Times New Roman"/>
          <w:noProof/>
          <w:lang w:val="en-GB"/>
        </w:rPr>
        <w:t xml:space="preserve">, </w:t>
      </w:r>
      <w:r w:rsidRPr="00063F0F">
        <w:rPr>
          <w:rFonts w:cs="Times New Roman"/>
          <w:i/>
          <w:iCs/>
          <w:noProof/>
          <w:lang w:val="en-GB"/>
        </w:rPr>
        <w:t>17</w:t>
      </w:r>
      <w:r w:rsidRPr="00063F0F">
        <w:rPr>
          <w:rFonts w:cs="Times New Roman"/>
          <w:noProof/>
          <w:lang w:val="en-GB"/>
        </w:rPr>
        <w:t>(7), 1425–1432. https://doi.org/10.1080/01431169608948714</w:t>
      </w:r>
    </w:p>
    <w:p w14:paraId="2DB80645" w14:textId="77777777" w:rsidR="00063F0F" w:rsidRPr="00063F0F" w:rsidRDefault="00063F0F" w:rsidP="00063F0F">
      <w:pPr>
        <w:widowControl w:val="0"/>
        <w:autoSpaceDE w:val="0"/>
        <w:autoSpaceDN w:val="0"/>
        <w:adjustRightInd w:val="0"/>
        <w:ind w:left="480" w:hanging="480"/>
        <w:rPr>
          <w:rFonts w:cs="Times New Roman"/>
          <w:noProof/>
          <w:lang w:val="en-GB"/>
        </w:rPr>
      </w:pPr>
      <w:r w:rsidRPr="00063F0F">
        <w:rPr>
          <w:rFonts w:cs="Times New Roman"/>
          <w:noProof/>
          <w:lang w:val="en-GB"/>
        </w:rPr>
        <w:t>National Aeronautics and Space Administration - NASA. (2000). Measuring Vegetation (NDVI &amp; EVI). Pridobljeno 14. marec 2021., od https://earthobservatory.nasa.gov/features/MeasuringVegetation/measuring_vegetation_2.php</w:t>
      </w:r>
    </w:p>
    <w:p w14:paraId="07D55026" w14:textId="77777777" w:rsidR="00063F0F" w:rsidRPr="00063F0F" w:rsidRDefault="00063F0F" w:rsidP="00063F0F">
      <w:pPr>
        <w:widowControl w:val="0"/>
        <w:autoSpaceDE w:val="0"/>
        <w:autoSpaceDN w:val="0"/>
        <w:adjustRightInd w:val="0"/>
        <w:ind w:left="480" w:hanging="480"/>
        <w:rPr>
          <w:rFonts w:cs="Times New Roman"/>
          <w:noProof/>
        </w:rPr>
      </w:pPr>
      <w:r w:rsidRPr="00063F0F">
        <w:rPr>
          <w:rFonts w:cs="Times New Roman"/>
          <w:noProof/>
          <w:lang w:val="en-GB"/>
        </w:rPr>
        <w:t xml:space="preserve">Pena-Regueiro, J., Sebastiá-Frasquet, M. T., Estornell, J., &amp; Aguilar-Maldonado, J. A. (2020). Sentinel-2 application to the surface characterization of small water bodies in Wetlands. </w:t>
      </w:r>
      <w:r w:rsidRPr="00063F0F">
        <w:rPr>
          <w:rFonts w:cs="Times New Roman"/>
          <w:i/>
          <w:iCs/>
          <w:noProof/>
          <w:lang w:val="en-GB"/>
        </w:rPr>
        <w:t>Water (Switzerland)</w:t>
      </w:r>
      <w:r w:rsidRPr="00063F0F">
        <w:rPr>
          <w:rFonts w:cs="Times New Roman"/>
          <w:noProof/>
          <w:lang w:val="en-GB"/>
        </w:rPr>
        <w:t xml:space="preserve">, </w:t>
      </w:r>
      <w:r w:rsidRPr="00063F0F">
        <w:rPr>
          <w:rFonts w:cs="Times New Roman"/>
          <w:i/>
          <w:iCs/>
          <w:noProof/>
          <w:lang w:val="en-GB"/>
        </w:rPr>
        <w:t>12</w:t>
      </w:r>
      <w:r w:rsidRPr="00063F0F">
        <w:rPr>
          <w:rFonts w:cs="Times New Roman"/>
          <w:noProof/>
          <w:lang w:val="en-GB"/>
        </w:rPr>
        <w:t>(5). https://doi.org/10.3390/w12051487</w:t>
      </w:r>
    </w:p>
    <w:p w14:paraId="0312CE5E" w14:textId="1D70756F" w:rsidR="00011095" w:rsidRPr="00011095" w:rsidRDefault="00011095" w:rsidP="00063F0F">
      <w:pPr>
        <w:widowControl w:val="0"/>
        <w:autoSpaceDE w:val="0"/>
        <w:autoSpaceDN w:val="0"/>
        <w:adjustRightInd w:val="0"/>
        <w:ind w:left="480" w:hanging="480"/>
      </w:pPr>
      <w:r>
        <w:fldChar w:fldCharType="end"/>
      </w:r>
    </w:p>
    <w:p w14:paraId="1B7D10AB" w14:textId="77777777" w:rsidR="00011095" w:rsidRDefault="00011095">
      <w:pPr>
        <w:rPr>
          <w:rFonts w:eastAsiaTheme="majorEastAsia" w:cstheme="majorBidi"/>
          <w:b/>
          <w:caps/>
          <w:sz w:val="28"/>
          <w:szCs w:val="32"/>
        </w:rPr>
      </w:pPr>
      <w:bookmarkStart w:id="20" w:name="_Toc478583706"/>
      <w:r>
        <w:br w:type="page"/>
      </w:r>
    </w:p>
    <w:p w14:paraId="4AAE2F67" w14:textId="11B9AF0C" w:rsidR="00376D42" w:rsidRDefault="00376D42" w:rsidP="006C64B8">
      <w:pPr>
        <w:pStyle w:val="Neotevilennaslov"/>
        <w:spacing w:after="0"/>
        <w:jc w:val="center"/>
        <w:sectPr w:rsidR="00376D42" w:rsidSect="00514F68">
          <w:footerReference w:type="default" r:id="rId15"/>
          <w:type w:val="oddPage"/>
          <w:pgSz w:w="11906" w:h="16838" w:code="9"/>
          <w:pgMar w:top="1418" w:right="1418" w:bottom="1418" w:left="1418" w:header="709" w:footer="709" w:gutter="284"/>
          <w:pgNumType w:start="1"/>
          <w:cols w:space="708"/>
          <w:vAlign w:val="center"/>
          <w:docGrid w:linePitch="360"/>
        </w:sectPr>
      </w:pPr>
      <w:bookmarkStart w:id="21" w:name="_Toc66618563"/>
      <w:r>
        <w:lastRenderedPageBreak/>
        <w:t>PRILOGE</w:t>
      </w:r>
      <w:bookmarkEnd w:id="20"/>
      <w:bookmarkEnd w:id="21"/>
    </w:p>
    <w:p w14:paraId="175D68C6" w14:textId="77777777" w:rsidR="00E563D2" w:rsidRDefault="00E563D2" w:rsidP="00376D42">
      <w:pPr>
        <w:sectPr w:rsidR="00E563D2" w:rsidSect="00376D42">
          <w:pgSz w:w="11906" w:h="16838" w:code="9"/>
          <w:pgMar w:top="1418" w:right="1418" w:bottom="1418" w:left="1418" w:header="709" w:footer="709" w:gutter="284"/>
          <w:cols w:space="708"/>
          <w:docGrid w:linePitch="360"/>
        </w:sectPr>
      </w:pPr>
    </w:p>
    <w:p w14:paraId="75892C0C" w14:textId="39F5B187" w:rsidR="00376D42" w:rsidRDefault="00E563D2" w:rsidP="00E563D2">
      <w:pPr>
        <w:pStyle w:val="Naslovpriloge"/>
      </w:pPr>
      <w:bookmarkStart w:id="22" w:name="_Toc66531636"/>
      <w:r>
        <w:lastRenderedPageBreak/>
        <w:t xml:space="preserve">Priloga </w:t>
      </w:r>
      <w:r w:rsidR="00D348B7">
        <w:fldChar w:fldCharType="begin"/>
      </w:r>
      <w:r w:rsidR="00D348B7">
        <w:instrText xml:space="preserve"> SEQ Priloga \* ARABIC </w:instrText>
      </w:r>
      <w:r w:rsidR="00D348B7">
        <w:fldChar w:fldCharType="separate"/>
      </w:r>
      <w:r w:rsidR="00497424">
        <w:rPr>
          <w:noProof/>
        </w:rPr>
        <w:t>1</w:t>
      </w:r>
      <w:r w:rsidR="00D348B7">
        <w:rPr>
          <w:noProof/>
        </w:rPr>
        <w:fldChar w:fldCharType="end"/>
      </w:r>
      <w:r>
        <w:t xml:space="preserve">: </w:t>
      </w:r>
      <w:r w:rsidRPr="00E563D2">
        <w:t>Ne aeterno civibus assentior sit, ne ius homero soleat pertinacia.</w:t>
      </w:r>
      <w:bookmarkEnd w:id="22"/>
    </w:p>
    <w:p w14:paraId="2A6BCA70" w14:textId="77777777" w:rsidR="00E563D2" w:rsidRDefault="00E563D2" w:rsidP="00E563D2">
      <w:r>
        <w:t>Eam inani populo vidisse no, eum veritus alienum instructior ex. Zril deterruisset ut has, pro omittam forensibus in. Pro cu melius sensibus. Ut munere eripuit est, usu ut autem eruditi propriae.</w:t>
      </w:r>
    </w:p>
    <w:p w14:paraId="0441EAC1" w14:textId="77777777" w:rsidR="00E563D2" w:rsidRDefault="00E563D2" w:rsidP="00E563D2">
      <w:r>
        <w:t>Gloriatur forensibus concludaturque ius ea. Pro latine facilisis ex, brute semper vel an. Cum liber neglegentur in. Id pri alterum periculis accommodare, munere doctus voluptua ius ne. Usu postea cetero placerat in, usu purto wisi ex. Quis ludus appareat id pri, nec no dolorum lucilius, ius aliquam mandamus an.</w:t>
      </w:r>
    </w:p>
    <w:p w14:paraId="6FD7AD33" w14:textId="77777777" w:rsidR="00E563D2" w:rsidRDefault="00E563D2" w:rsidP="00E563D2">
      <w:r>
        <w:t>Ea justo indoctum dissentiet his, clita omnium legendos no est. An nonumes insolens torquatos vel, est ex erat forensibus incorrupte. Id est alia labores. Ei nec simul utamur.</w:t>
      </w:r>
    </w:p>
    <w:p w14:paraId="401C7B7B" w14:textId="77777777" w:rsidR="00E563D2" w:rsidRDefault="00E563D2" w:rsidP="00E563D2">
      <w:r>
        <w:t>Est dicat aperiam scripserit in. Qui cu illud persequeris. Sit labitur adversarium cu, zril placerat sea ne, an pri exerci soleat ullamcorper. Ea assum tation scaevola qui, labore labores nominavi duo ex. Per ut sumo rebum atomorum, cum nihil petentium in, probo liber offendit te sed. Sonet graeco ius no.</w:t>
      </w:r>
    </w:p>
    <w:p w14:paraId="1FBA0490" w14:textId="77777777" w:rsidR="00E563D2" w:rsidRDefault="00E563D2" w:rsidP="00E563D2">
      <w:r>
        <w:t>Vix in aperiri noluisse. Integre docendi usu ei, ei quo corpora blandit. Nibh impetus vis ad, nostrud pertinacia pro an, aperiri adipiscing vim ex. Ut tale nemore iudicabit vis, ex usu noster omittantur. Ex quo wisi pericula delicatissimi, unum illum duo in. Omnesque recteque eum ex.</w:t>
      </w:r>
    </w:p>
    <w:p w14:paraId="3E4DCAD9" w14:textId="77777777" w:rsidR="00E563D2" w:rsidRDefault="00E563D2" w:rsidP="00E563D2">
      <w:r>
        <w:t>Saepe saperet constituam id pri. No decore mandamus sea. Dicant tempor prompta ius at. Qui sint posidonium ut.</w:t>
      </w:r>
    </w:p>
    <w:p w14:paraId="496BCC0F" w14:textId="77777777" w:rsidR="00E563D2" w:rsidRDefault="00E563D2" w:rsidP="00E563D2">
      <w:r>
        <w:t>Id mazim dicant viderer qui, unum consectetuer nam at, pro minim luptatum cu. Salutandi vituperatoribus sit eu, sed choro affert intellegat ut. Accusam patrioque assentior an duo. Ei pri ludus labitur commune. Vix ea viris persecuti consetetur, in convenire suscipiantur sed. Vim salutatus efficiantur eu, in nec ignota legendos elaboraret, illud partiendo efficiendi vim in.</w:t>
      </w:r>
    </w:p>
    <w:p w14:paraId="47804480" w14:textId="77777777" w:rsidR="00E563D2" w:rsidRDefault="00E563D2" w:rsidP="00E563D2">
      <w:r>
        <w:t>Ut possim dignissim his, per autem simul tantas eu, his facilisis contentiones te. Error vitae at nam. Eos at enim reque volutpat. Sea id graece putant principes. Ornatus expetendis usu id, rebum nullam tamquam ad pri.</w:t>
      </w:r>
    </w:p>
    <w:p w14:paraId="0275F870" w14:textId="6D3DA78A" w:rsidR="00E563D2" w:rsidRPr="00E563D2" w:rsidRDefault="00E563D2" w:rsidP="00E563D2">
      <w:r>
        <w:t>Sit ei oblique suscipiantur. Ne eos appareat prodesset definiebas. Sea cu quas graeco democritum, purto quodsi commodo pri an. Mea posse equidem comprehensam eu, eos et aeque habemus. Legere primis qualisque ad mel, mel partem maiorum torquatos ex.</w:t>
      </w:r>
    </w:p>
    <w:sectPr w:rsidR="00E563D2" w:rsidRPr="00E563D2" w:rsidSect="00E563D2">
      <w:footerReference w:type="default" r:id="rId16"/>
      <w:pgSz w:w="11906" w:h="16838" w:code="9"/>
      <w:pgMar w:top="1418" w:right="1418" w:bottom="1418" w:left="1418" w:header="709" w:footer="709" w:gutter="284"/>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F75354" w14:textId="77777777" w:rsidR="00986084" w:rsidRDefault="00986084" w:rsidP="00BA04E6">
      <w:pPr>
        <w:spacing w:after="0" w:line="240" w:lineRule="auto"/>
      </w:pPr>
      <w:r>
        <w:separator/>
      </w:r>
    </w:p>
  </w:endnote>
  <w:endnote w:type="continuationSeparator" w:id="0">
    <w:p w14:paraId="40183A36" w14:textId="77777777" w:rsidR="00986084" w:rsidRDefault="00986084" w:rsidP="00BA04E6">
      <w:pPr>
        <w:spacing w:after="0" w:line="240" w:lineRule="auto"/>
      </w:pPr>
      <w:r>
        <w:continuationSeparator/>
      </w:r>
    </w:p>
  </w:endnote>
  <w:endnote w:type="continuationNotice" w:id="1">
    <w:p w14:paraId="08072050" w14:textId="77777777" w:rsidR="00986084" w:rsidRDefault="0098608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09460417"/>
      <w:docPartObj>
        <w:docPartGallery w:val="Page Numbers (Bottom of Page)"/>
        <w:docPartUnique/>
      </w:docPartObj>
    </w:sdtPr>
    <w:sdtContent>
      <w:p w14:paraId="4A82007A" w14:textId="0D807C14" w:rsidR="002631A0" w:rsidRDefault="002631A0" w:rsidP="002631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E63924" w14:textId="77777777" w:rsidR="002631A0" w:rsidRDefault="002631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6943541"/>
      <w:docPartObj>
        <w:docPartGallery w:val="Page Numbers (Bottom of Page)"/>
        <w:docPartUnique/>
      </w:docPartObj>
    </w:sdtPr>
    <w:sdtContent>
      <w:p w14:paraId="1069EF9E" w14:textId="0D126F45" w:rsidR="002631A0" w:rsidRPr="005A5E9B" w:rsidRDefault="002631A0" w:rsidP="00BA04E6">
        <w:pPr>
          <w:pStyle w:val="Footer"/>
          <w:jc w:val="center"/>
        </w:pPr>
        <w:r w:rsidRPr="005A5E9B">
          <w:fldChar w:fldCharType="begin"/>
        </w:r>
        <w:r w:rsidRPr="005A5E9B">
          <w:instrText>PAGE   \* MERGEFORMAT</w:instrText>
        </w:r>
        <w:r w:rsidRPr="005A5E9B">
          <w:fldChar w:fldCharType="separate"/>
        </w:r>
        <w:r>
          <w:rPr>
            <w:noProof/>
          </w:rPr>
          <w:t>ii</w:t>
        </w:r>
        <w:r w:rsidRPr="005A5E9B">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44954859"/>
      <w:docPartObj>
        <w:docPartGallery w:val="Page Numbers (Bottom of Page)"/>
        <w:docPartUnique/>
      </w:docPartObj>
    </w:sdtPr>
    <w:sdtContent>
      <w:p w14:paraId="0FD33B39" w14:textId="637A2CE7" w:rsidR="002631A0" w:rsidRDefault="002631A0" w:rsidP="002631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B9415A1" w14:textId="77777777" w:rsidR="002631A0" w:rsidRDefault="002631A0" w:rsidP="00BA04E6">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9603608"/>
      <w:docPartObj>
        <w:docPartGallery w:val="Page Numbers (Bottom of Page)"/>
        <w:docPartUnique/>
      </w:docPartObj>
    </w:sdtPr>
    <w:sdtContent>
      <w:p w14:paraId="6B07D039" w14:textId="0505AEF1" w:rsidR="002631A0" w:rsidRPr="005A5E9B" w:rsidRDefault="002631A0" w:rsidP="005A5E9B">
        <w:pPr>
          <w:pStyle w:val="Footer"/>
          <w:tabs>
            <w:tab w:val="clear" w:pos="9072"/>
          </w:tabs>
          <w:jc w:val="center"/>
        </w:pPr>
        <w:r w:rsidRPr="005A5E9B">
          <w:fldChar w:fldCharType="begin"/>
        </w:r>
        <w:r w:rsidRPr="005A5E9B">
          <w:instrText>PAGE   \* MERGEFORMAT</w:instrText>
        </w:r>
        <w:r w:rsidRPr="005A5E9B">
          <w:fldChar w:fldCharType="separate"/>
        </w:r>
        <w:r>
          <w:rPr>
            <w:noProof/>
          </w:rPr>
          <w:t>2</w:t>
        </w:r>
        <w:r w:rsidRPr="005A5E9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F60278" w14:textId="77777777" w:rsidR="00986084" w:rsidRDefault="00986084" w:rsidP="00BA04E6">
      <w:pPr>
        <w:spacing w:after="0" w:line="240" w:lineRule="auto"/>
      </w:pPr>
      <w:r>
        <w:separator/>
      </w:r>
    </w:p>
  </w:footnote>
  <w:footnote w:type="continuationSeparator" w:id="0">
    <w:p w14:paraId="59BDB6F6" w14:textId="77777777" w:rsidR="00986084" w:rsidRDefault="00986084" w:rsidP="00BA04E6">
      <w:pPr>
        <w:spacing w:after="0" w:line="240" w:lineRule="auto"/>
      </w:pPr>
      <w:r>
        <w:continuationSeparator/>
      </w:r>
    </w:p>
  </w:footnote>
  <w:footnote w:type="continuationNotice" w:id="1">
    <w:p w14:paraId="2DD3B617" w14:textId="77777777" w:rsidR="00986084" w:rsidRDefault="0098608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9C12D8A6"/>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3"/>
    <w:multiLevelType w:val="singleLevel"/>
    <w:tmpl w:val="FECEF0A2"/>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7062DE8C"/>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DC3A3B"/>
    <w:multiLevelType w:val="hybridMultilevel"/>
    <w:tmpl w:val="0180F830"/>
    <w:lvl w:ilvl="0" w:tplc="9BEC4F16">
      <w:start w:val="1"/>
      <w:numFmt w:val="bullet"/>
      <w:pStyle w:val="Seznam-alineje"/>
      <w:lvlText w:val=""/>
      <w:lvlJc w:val="left"/>
      <w:pPr>
        <w:ind w:left="340" w:hanging="340"/>
      </w:pPr>
      <w:rPr>
        <w:rFonts w:ascii="Symbol" w:hAnsi="Symbol" w:hint="default"/>
      </w:rPr>
    </w:lvl>
    <w:lvl w:ilvl="1" w:tplc="2D649B94">
      <w:start w:val="1"/>
      <w:numFmt w:val="bullet"/>
      <w:lvlText w:val=""/>
      <w:lvlJc w:val="left"/>
      <w:pPr>
        <w:ind w:left="680" w:hanging="340"/>
      </w:pPr>
      <w:rPr>
        <w:rFonts w:ascii="Symbol" w:hAnsi="Symbol"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053B4C67"/>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7B55802"/>
    <w:multiLevelType w:val="hybridMultilevel"/>
    <w:tmpl w:val="168C7372"/>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6" w15:restartNumberingAfterBreak="0">
    <w:nsid w:val="26583765"/>
    <w:multiLevelType w:val="hybridMultilevel"/>
    <w:tmpl w:val="14F0AD80"/>
    <w:lvl w:ilvl="0" w:tplc="B5AC1C1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8B55E64"/>
    <w:multiLevelType w:val="hybridMultilevel"/>
    <w:tmpl w:val="368CDFD4"/>
    <w:lvl w:ilvl="0" w:tplc="66184460">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2E73216E"/>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1B16ABF"/>
    <w:multiLevelType w:val="hybridMultilevel"/>
    <w:tmpl w:val="BE403C1A"/>
    <w:lvl w:ilvl="0" w:tplc="D3C26126">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4DA0F52"/>
    <w:multiLevelType w:val="hybridMultilevel"/>
    <w:tmpl w:val="AA70F592"/>
    <w:lvl w:ilvl="0" w:tplc="9ADEDDB8">
      <w:start w:val="1"/>
      <w:numFmt w:val="bullet"/>
      <w:lvlText w:val=""/>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4A875D3A"/>
    <w:multiLevelType w:val="hybridMultilevel"/>
    <w:tmpl w:val="E54420D8"/>
    <w:lvl w:ilvl="0" w:tplc="C4046B5A">
      <w:start w:val="1"/>
      <w:numFmt w:val="bullet"/>
      <w:lvlText w:val=""/>
      <w:lvlJc w:val="left"/>
      <w:pPr>
        <w:tabs>
          <w:tab w:val="num" w:pos="340"/>
        </w:tabs>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55781B6D"/>
    <w:multiLevelType w:val="hybridMultilevel"/>
    <w:tmpl w:val="908254B2"/>
    <w:lvl w:ilvl="0" w:tplc="B7DCE7BC">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5F3F2D5E"/>
    <w:multiLevelType w:val="hybridMultilevel"/>
    <w:tmpl w:val="A33E0E7C"/>
    <w:lvl w:ilvl="0" w:tplc="129A1546">
      <w:start w:val="1"/>
      <w:numFmt w:val="decimal"/>
      <w:pStyle w:val="Seznam-tevilke"/>
      <w:lvlText w:val="%1."/>
      <w:lvlJc w:val="left"/>
      <w:pPr>
        <w:ind w:left="340" w:hanging="34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68B23201"/>
    <w:multiLevelType w:val="hybridMultilevel"/>
    <w:tmpl w:val="8D52136C"/>
    <w:lvl w:ilvl="0" w:tplc="FB9AD298">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91D43CE"/>
    <w:multiLevelType w:val="hybridMultilevel"/>
    <w:tmpl w:val="CD90AB1C"/>
    <w:lvl w:ilvl="0" w:tplc="917E157E">
      <w:start w:val="1"/>
      <w:numFmt w:val="bullet"/>
      <w:lvlText w:val=""/>
      <w:lvlJc w:val="left"/>
      <w:pPr>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15:restartNumberingAfterBreak="0">
    <w:nsid w:val="6B6D7147"/>
    <w:multiLevelType w:val="multilevel"/>
    <w:tmpl w:val="F0B61040"/>
    <w:lvl w:ilvl="0">
      <w:start w:val="1"/>
      <w:numFmt w:val="decimal"/>
      <w:pStyle w:val="Heading1"/>
      <w:lvlText w:val="%1"/>
      <w:lvlJc w:val="left"/>
      <w:pPr>
        <w:ind w:left="794" w:hanging="794"/>
      </w:pPr>
      <w:rPr>
        <w:rFonts w:hint="default"/>
      </w:rPr>
    </w:lvl>
    <w:lvl w:ilvl="1">
      <w:start w:val="1"/>
      <w:numFmt w:val="decimal"/>
      <w:pStyle w:val="Heading2"/>
      <w:lvlText w:val="%1.%2"/>
      <w:lvlJc w:val="left"/>
      <w:pPr>
        <w:ind w:left="794" w:hanging="794"/>
      </w:pPr>
      <w:rPr>
        <w:rFonts w:hint="default"/>
      </w:rPr>
    </w:lvl>
    <w:lvl w:ilvl="2">
      <w:start w:val="1"/>
      <w:numFmt w:val="decimal"/>
      <w:pStyle w:val="Heading3"/>
      <w:lvlText w:val="%1.%2.%3"/>
      <w:lvlJc w:val="left"/>
      <w:pPr>
        <w:ind w:left="794" w:hanging="794"/>
      </w:pPr>
      <w:rPr>
        <w:rFonts w:hint="default"/>
      </w:rPr>
    </w:lvl>
    <w:lvl w:ilvl="3">
      <w:start w:val="1"/>
      <w:numFmt w:val="decimal"/>
      <w:pStyle w:val="Heading4"/>
      <w:lvlText w:val="%1.%2.%3.%4"/>
      <w:lvlJc w:val="left"/>
      <w:pPr>
        <w:ind w:left="794" w:hanging="794"/>
      </w:pPr>
      <w:rPr>
        <w:rFonts w:hint="default"/>
      </w:rPr>
    </w:lvl>
    <w:lvl w:ilvl="4">
      <w:start w:val="1"/>
      <w:numFmt w:val="lowerLetter"/>
      <w:lvlText w:val="(%5)"/>
      <w:lvlJc w:val="left"/>
      <w:pPr>
        <w:ind w:left="794" w:hanging="794"/>
      </w:pPr>
      <w:rPr>
        <w:rFonts w:hint="default"/>
      </w:rPr>
    </w:lvl>
    <w:lvl w:ilvl="5">
      <w:start w:val="1"/>
      <w:numFmt w:val="lowerRoman"/>
      <w:lvlText w:val="(%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17" w15:restartNumberingAfterBreak="0">
    <w:nsid w:val="708564EA"/>
    <w:multiLevelType w:val="hybridMultilevel"/>
    <w:tmpl w:val="33162DB2"/>
    <w:lvl w:ilvl="0" w:tplc="1D0A6034">
      <w:start w:val="50"/>
      <w:numFmt w:val="bullet"/>
      <w:lvlText w:val="-"/>
      <w:lvlJc w:val="left"/>
      <w:pPr>
        <w:ind w:left="360" w:hanging="360"/>
      </w:pPr>
      <w:rPr>
        <w:rFonts w:ascii="Times New Roman" w:eastAsiaTheme="minorHAnsi" w:hAnsi="Times New Roman" w:cs="Times New Roman"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8" w15:restartNumberingAfterBreak="0">
    <w:nsid w:val="78BF0F2B"/>
    <w:multiLevelType w:val="hybridMultilevel"/>
    <w:tmpl w:val="54187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6"/>
  </w:num>
  <w:num w:numId="4">
    <w:abstractNumId w:val="3"/>
  </w:num>
  <w:num w:numId="5">
    <w:abstractNumId w:val="16"/>
  </w:num>
  <w:num w:numId="6">
    <w:abstractNumId w:val="7"/>
  </w:num>
  <w:num w:numId="7">
    <w:abstractNumId w:val="5"/>
  </w:num>
  <w:num w:numId="8">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9"/>
  </w:num>
  <w:num w:numId="11">
    <w:abstractNumId w:val="15"/>
  </w:num>
  <w:num w:numId="12">
    <w:abstractNumId w:val="0"/>
  </w:num>
  <w:num w:numId="13">
    <w:abstractNumId w:val="1"/>
  </w:num>
  <w:num w:numId="14">
    <w:abstractNumId w:val="2"/>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num>
  <w:num w:numId="17">
    <w:abstractNumId w:val="3"/>
    <w:lvlOverride w:ilvl="0">
      <w:startOverride w:val="1"/>
    </w:lvlOverride>
  </w:num>
  <w:num w:numId="18">
    <w:abstractNumId w:val="13"/>
  </w:num>
  <w:num w:numId="19">
    <w:abstractNumId w:val="4"/>
  </w:num>
  <w:num w:numId="20">
    <w:abstractNumId w:val="8"/>
  </w:num>
  <w:num w:numId="21">
    <w:abstractNumId w:val="17"/>
  </w:num>
  <w:num w:numId="22">
    <w:abstractNumId w:val="18"/>
  </w:num>
  <w:num w:numId="23">
    <w:abstractNumId w:val="13"/>
    <w:lvlOverride w:ilvl="0">
      <w:startOverride w:val="1"/>
    </w:lvlOverride>
  </w:num>
  <w:num w:numId="24">
    <w:abstractNumId w:val="6"/>
  </w:num>
  <w:num w:numId="25">
    <w:abstractNumId w:val="14"/>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7"/>
  <w:removePersonalInformation/>
  <w:removeDateAndTime/>
  <w:mirrorMargins/>
  <w:hideSpellingErrors/>
  <w:defaultTabStop w:val="709"/>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4E6"/>
    <w:rsid w:val="000020FB"/>
    <w:rsid w:val="00011095"/>
    <w:rsid w:val="00011229"/>
    <w:rsid w:val="00011BC0"/>
    <w:rsid w:val="00011C89"/>
    <w:rsid w:val="0002020A"/>
    <w:rsid w:val="00023B48"/>
    <w:rsid w:val="0002634C"/>
    <w:rsid w:val="000307F7"/>
    <w:rsid w:val="00032553"/>
    <w:rsid w:val="00033CA7"/>
    <w:rsid w:val="00040AB4"/>
    <w:rsid w:val="000423DF"/>
    <w:rsid w:val="00046930"/>
    <w:rsid w:val="0005130D"/>
    <w:rsid w:val="00051935"/>
    <w:rsid w:val="000527EE"/>
    <w:rsid w:val="00061B33"/>
    <w:rsid w:val="00063F0F"/>
    <w:rsid w:val="000658AA"/>
    <w:rsid w:val="000677C0"/>
    <w:rsid w:val="00070077"/>
    <w:rsid w:val="000743F5"/>
    <w:rsid w:val="00075184"/>
    <w:rsid w:val="0007549E"/>
    <w:rsid w:val="00076EA5"/>
    <w:rsid w:val="00077952"/>
    <w:rsid w:val="00077DF2"/>
    <w:rsid w:val="0008212C"/>
    <w:rsid w:val="000822CD"/>
    <w:rsid w:val="000845B0"/>
    <w:rsid w:val="00090189"/>
    <w:rsid w:val="00090F99"/>
    <w:rsid w:val="00094CEA"/>
    <w:rsid w:val="00096C7D"/>
    <w:rsid w:val="0009774B"/>
    <w:rsid w:val="000A03A7"/>
    <w:rsid w:val="000A0E4E"/>
    <w:rsid w:val="000A44B0"/>
    <w:rsid w:val="000B3689"/>
    <w:rsid w:val="000B5233"/>
    <w:rsid w:val="000B675A"/>
    <w:rsid w:val="000C3950"/>
    <w:rsid w:val="000D2B8D"/>
    <w:rsid w:val="000D3AFC"/>
    <w:rsid w:val="000D4CF8"/>
    <w:rsid w:val="000D63AA"/>
    <w:rsid w:val="000D77AC"/>
    <w:rsid w:val="000E2368"/>
    <w:rsid w:val="000E285C"/>
    <w:rsid w:val="000E7894"/>
    <w:rsid w:val="000F1DCC"/>
    <w:rsid w:val="000F3FF0"/>
    <w:rsid w:val="000F546F"/>
    <w:rsid w:val="000F61D1"/>
    <w:rsid w:val="001052A6"/>
    <w:rsid w:val="001074E4"/>
    <w:rsid w:val="00110085"/>
    <w:rsid w:val="0011014B"/>
    <w:rsid w:val="00110765"/>
    <w:rsid w:val="00121177"/>
    <w:rsid w:val="00121580"/>
    <w:rsid w:val="00122871"/>
    <w:rsid w:val="00124300"/>
    <w:rsid w:val="00130487"/>
    <w:rsid w:val="00130703"/>
    <w:rsid w:val="00130AF9"/>
    <w:rsid w:val="0013116E"/>
    <w:rsid w:val="00134A8C"/>
    <w:rsid w:val="001419F1"/>
    <w:rsid w:val="00142E42"/>
    <w:rsid w:val="00144FB3"/>
    <w:rsid w:val="001508A9"/>
    <w:rsid w:val="00167781"/>
    <w:rsid w:val="00172891"/>
    <w:rsid w:val="00174611"/>
    <w:rsid w:val="00174A3A"/>
    <w:rsid w:val="00176A76"/>
    <w:rsid w:val="0017735E"/>
    <w:rsid w:val="00180F55"/>
    <w:rsid w:val="00185FC4"/>
    <w:rsid w:val="00186AD2"/>
    <w:rsid w:val="0019200A"/>
    <w:rsid w:val="00192B83"/>
    <w:rsid w:val="001A0705"/>
    <w:rsid w:val="001A0A0A"/>
    <w:rsid w:val="001B1F44"/>
    <w:rsid w:val="001B2867"/>
    <w:rsid w:val="001C2130"/>
    <w:rsid w:val="001C311D"/>
    <w:rsid w:val="001C5A92"/>
    <w:rsid w:val="001D0359"/>
    <w:rsid w:val="001D645C"/>
    <w:rsid w:val="001E04A7"/>
    <w:rsid w:val="001E173C"/>
    <w:rsid w:val="001E255C"/>
    <w:rsid w:val="001E3734"/>
    <w:rsid w:val="001F01B2"/>
    <w:rsid w:val="001F3434"/>
    <w:rsid w:val="001F6D76"/>
    <w:rsid w:val="002009E7"/>
    <w:rsid w:val="0020160C"/>
    <w:rsid w:val="00203E6F"/>
    <w:rsid w:val="0020428B"/>
    <w:rsid w:val="00204C94"/>
    <w:rsid w:val="00205272"/>
    <w:rsid w:val="002105E1"/>
    <w:rsid w:val="00210A03"/>
    <w:rsid w:val="00227E56"/>
    <w:rsid w:val="00230098"/>
    <w:rsid w:val="00234678"/>
    <w:rsid w:val="00234947"/>
    <w:rsid w:val="00237EE4"/>
    <w:rsid w:val="002425A4"/>
    <w:rsid w:val="002425A8"/>
    <w:rsid w:val="00242969"/>
    <w:rsid w:val="0024341B"/>
    <w:rsid w:val="00247D7F"/>
    <w:rsid w:val="00250815"/>
    <w:rsid w:val="00251189"/>
    <w:rsid w:val="00251EFB"/>
    <w:rsid w:val="00255402"/>
    <w:rsid w:val="00255E7F"/>
    <w:rsid w:val="0025638F"/>
    <w:rsid w:val="002631A0"/>
    <w:rsid w:val="002649E3"/>
    <w:rsid w:val="00281E62"/>
    <w:rsid w:val="002824A5"/>
    <w:rsid w:val="00284FA6"/>
    <w:rsid w:val="002857B1"/>
    <w:rsid w:val="00292553"/>
    <w:rsid w:val="002A0257"/>
    <w:rsid w:val="002A66A7"/>
    <w:rsid w:val="002B2D05"/>
    <w:rsid w:val="002C14CA"/>
    <w:rsid w:val="002C3B8B"/>
    <w:rsid w:val="002D0F98"/>
    <w:rsid w:val="002E1847"/>
    <w:rsid w:val="002E5C7E"/>
    <w:rsid w:val="002F2B76"/>
    <w:rsid w:val="002F41CE"/>
    <w:rsid w:val="002F6F93"/>
    <w:rsid w:val="00301066"/>
    <w:rsid w:val="00302688"/>
    <w:rsid w:val="00302D15"/>
    <w:rsid w:val="00303361"/>
    <w:rsid w:val="00304F82"/>
    <w:rsid w:val="00307E27"/>
    <w:rsid w:val="003116E7"/>
    <w:rsid w:val="00317DF3"/>
    <w:rsid w:val="00322E84"/>
    <w:rsid w:val="0032365C"/>
    <w:rsid w:val="00327C82"/>
    <w:rsid w:val="00340323"/>
    <w:rsid w:val="00342655"/>
    <w:rsid w:val="00344C10"/>
    <w:rsid w:val="00352C71"/>
    <w:rsid w:val="0035595F"/>
    <w:rsid w:val="003602AB"/>
    <w:rsid w:val="00361172"/>
    <w:rsid w:val="00362188"/>
    <w:rsid w:val="003707A9"/>
    <w:rsid w:val="00374935"/>
    <w:rsid w:val="00376D42"/>
    <w:rsid w:val="00377C38"/>
    <w:rsid w:val="00377E03"/>
    <w:rsid w:val="00380335"/>
    <w:rsid w:val="00381171"/>
    <w:rsid w:val="00382C46"/>
    <w:rsid w:val="00384067"/>
    <w:rsid w:val="00387FD4"/>
    <w:rsid w:val="00393ADC"/>
    <w:rsid w:val="00394D69"/>
    <w:rsid w:val="00397118"/>
    <w:rsid w:val="003B2DBC"/>
    <w:rsid w:val="003B3D54"/>
    <w:rsid w:val="003B5AB3"/>
    <w:rsid w:val="003B5C2D"/>
    <w:rsid w:val="003C13FD"/>
    <w:rsid w:val="003C18F1"/>
    <w:rsid w:val="003C19C9"/>
    <w:rsid w:val="003C3591"/>
    <w:rsid w:val="003C4F60"/>
    <w:rsid w:val="003D1D3C"/>
    <w:rsid w:val="003D3155"/>
    <w:rsid w:val="003D761E"/>
    <w:rsid w:val="003E0141"/>
    <w:rsid w:val="003F2140"/>
    <w:rsid w:val="003F6F96"/>
    <w:rsid w:val="003F73C3"/>
    <w:rsid w:val="00403408"/>
    <w:rsid w:val="00411B1B"/>
    <w:rsid w:val="004121E7"/>
    <w:rsid w:val="00412C86"/>
    <w:rsid w:val="00412F80"/>
    <w:rsid w:val="00434147"/>
    <w:rsid w:val="00440233"/>
    <w:rsid w:val="0044319D"/>
    <w:rsid w:val="0044374B"/>
    <w:rsid w:val="00443751"/>
    <w:rsid w:val="00443CE9"/>
    <w:rsid w:val="004441AD"/>
    <w:rsid w:val="00444A76"/>
    <w:rsid w:val="00446C8E"/>
    <w:rsid w:val="00452F33"/>
    <w:rsid w:val="00455F61"/>
    <w:rsid w:val="00457372"/>
    <w:rsid w:val="00464160"/>
    <w:rsid w:val="004645C7"/>
    <w:rsid w:val="00466348"/>
    <w:rsid w:val="00471B59"/>
    <w:rsid w:val="004731ED"/>
    <w:rsid w:val="00480CFE"/>
    <w:rsid w:val="004819D3"/>
    <w:rsid w:val="004877F4"/>
    <w:rsid w:val="0049030A"/>
    <w:rsid w:val="00492661"/>
    <w:rsid w:val="0049295C"/>
    <w:rsid w:val="00493FE7"/>
    <w:rsid w:val="00496DAA"/>
    <w:rsid w:val="00497424"/>
    <w:rsid w:val="004A059C"/>
    <w:rsid w:val="004A17CE"/>
    <w:rsid w:val="004A3243"/>
    <w:rsid w:val="004A6C4D"/>
    <w:rsid w:val="004A7C65"/>
    <w:rsid w:val="004B3688"/>
    <w:rsid w:val="004B62B1"/>
    <w:rsid w:val="004B633B"/>
    <w:rsid w:val="004C1EC9"/>
    <w:rsid w:val="004C5AAF"/>
    <w:rsid w:val="004C5E2B"/>
    <w:rsid w:val="004D098E"/>
    <w:rsid w:val="004D5871"/>
    <w:rsid w:val="004D5A39"/>
    <w:rsid w:val="004D6CA5"/>
    <w:rsid w:val="004E1E5B"/>
    <w:rsid w:val="004E232D"/>
    <w:rsid w:val="004E2C73"/>
    <w:rsid w:val="004E3B3D"/>
    <w:rsid w:val="004E4EED"/>
    <w:rsid w:val="004E51A6"/>
    <w:rsid w:val="004F0607"/>
    <w:rsid w:val="004F1A4D"/>
    <w:rsid w:val="004F26FE"/>
    <w:rsid w:val="004F32E2"/>
    <w:rsid w:val="004F5002"/>
    <w:rsid w:val="00500235"/>
    <w:rsid w:val="005008DB"/>
    <w:rsid w:val="0050152D"/>
    <w:rsid w:val="00505656"/>
    <w:rsid w:val="0050773B"/>
    <w:rsid w:val="00514F68"/>
    <w:rsid w:val="00521809"/>
    <w:rsid w:val="00522C25"/>
    <w:rsid w:val="00524496"/>
    <w:rsid w:val="00525923"/>
    <w:rsid w:val="005323A0"/>
    <w:rsid w:val="00537BCC"/>
    <w:rsid w:val="00543205"/>
    <w:rsid w:val="00544FFC"/>
    <w:rsid w:val="00553634"/>
    <w:rsid w:val="00557DF3"/>
    <w:rsid w:val="00561456"/>
    <w:rsid w:val="0056471B"/>
    <w:rsid w:val="005749ED"/>
    <w:rsid w:val="00575A18"/>
    <w:rsid w:val="0057772D"/>
    <w:rsid w:val="00583027"/>
    <w:rsid w:val="00584C64"/>
    <w:rsid w:val="00586BFA"/>
    <w:rsid w:val="00586DDB"/>
    <w:rsid w:val="005929DD"/>
    <w:rsid w:val="00597661"/>
    <w:rsid w:val="005A5E9B"/>
    <w:rsid w:val="005B6983"/>
    <w:rsid w:val="005C0793"/>
    <w:rsid w:val="005C39D1"/>
    <w:rsid w:val="005C7E77"/>
    <w:rsid w:val="005D3E3C"/>
    <w:rsid w:val="005D4FD4"/>
    <w:rsid w:val="005D5480"/>
    <w:rsid w:val="005D6A10"/>
    <w:rsid w:val="005E3C69"/>
    <w:rsid w:val="005F5456"/>
    <w:rsid w:val="0060587B"/>
    <w:rsid w:val="00607AE1"/>
    <w:rsid w:val="00615DFC"/>
    <w:rsid w:val="00626FBD"/>
    <w:rsid w:val="0063256F"/>
    <w:rsid w:val="0063707E"/>
    <w:rsid w:val="00641D3E"/>
    <w:rsid w:val="0064217C"/>
    <w:rsid w:val="00644C2C"/>
    <w:rsid w:val="00645E68"/>
    <w:rsid w:val="0064682D"/>
    <w:rsid w:val="006477A5"/>
    <w:rsid w:val="0065261C"/>
    <w:rsid w:val="00660598"/>
    <w:rsid w:val="00661CA2"/>
    <w:rsid w:val="00666827"/>
    <w:rsid w:val="00670055"/>
    <w:rsid w:val="006712EF"/>
    <w:rsid w:val="006718F5"/>
    <w:rsid w:val="006721B6"/>
    <w:rsid w:val="00672737"/>
    <w:rsid w:val="00673A1D"/>
    <w:rsid w:val="00680B94"/>
    <w:rsid w:val="006844A3"/>
    <w:rsid w:val="00684D87"/>
    <w:rsid w:val="006919C9"/>
    <w:rsid w:val="006923B9"/>
    <w:rsid w:val="006929FF"/>
    <w:rsid w:val="00692C7E"/>
    <w:rsid w:val="00693498"/>
    <w:rsid w:val="00696085"/>
    <w:rsid w:val="006A3BA3"/>
    <w:rsid w:val="006A7558"/>
    <w:rsid w:val="006B2411"/>
    <w:rsid w:val="006B7C84"/>
    <w:rsid w:val="006C1C4B"/>
    <w:rsid w:val="006C304A"/>
    <w:rsid w:val="006C4116"/>
    <w:rsid w:val="006C6223"/>
    <w:rsid w:val="006C64B8"/>
    <w:rsid w:val="006D4DC5"/>
    <w:rsid w:val="006D4EA6"/>
    <w:rsid w:val="006D628D"/>
    <w:rsid w:val="006D70C8"/>
    <w:rsid w:val="006E0CCD"/>
    <w:rsid w:val="006E21C1"/>
    <w:rsid w:val="006E5BE0"/>
    <w:rsid w:val="006F2DAF"/>
    <w:rsid w:val="006F5345"/>
    <w:rsid w:val="006F698A"/>
    <w:rsid w:val="0070164B"/>
    <w:rsid w:val="00701ADB"/>
    <w:rsid w:val="007049E4"/>
    <w:rsid w:val="00705753"/>
    <w:rsid w:val="007116F7"/>
    <w:rsid w:val="0071515E"/>
    <w:rsid w:val="00720F51"/>
    <w:rsid w:val="00726279"/>
    <w:rsid w:val="007276FF"/>
    <w:rsid w:val="00727AF1"/>
    <w:rsid w:val="007343C0"/>
    <w:rsid w:val="0074026E"/>
    <w:rsid w:val="00741323"/>
    <w:rsid w:val="00744A97"/>
    <w:rsid w:val="0075166D"/>
    <w:rsid w:val="00754AA4"/>
    <w:rsid w:val="00761253"/>
    <w:rsid w:val="00761EAA"/>
    <w:rsid w:val="00762152"/>
    <w:rsid w:val="007622F1"/>
    <w:rsid w:val="007628E2"/>
    <w:rsid w:val="00762F57"/>
    <w:rsid w:val="00763361"/>
    <w:rsid w:val="00764B2B"/>
    <w:rsid w:val="0076682E"/>
    <w:rsid w:val="00770244"/>
    <w:rsid w:val="00775CDA"/>
    <w:rsid w:val="00776423"/>
    <w:rsid w:val="00780E9F"/>
    <w:rsid w:val="00787CE8"/>
    <w:rsid w:val="007905FB"/>
    <w:rsid w:val="0079084F"/>
    <w:rsid w:val="0079192F"/>
    <w:rsid w:val="00791D18"/>
    <w:rsid w:val="00794291"/>
    <w:rsid w:val="007942F0"/>
    <w:rsid w:val="00795306"/>
    <w:rsid w:val="007A1B40"/>
    <w:rsid w:val="007B16A2"/>
    <w:rsid w:val="007B201B"/>
    <w:rsid w:val="007B567B"/>
    <w:rsid w:val="007B71F9"/>
    <w:rsid w:val="007B7488"/>
    <w:rsid w:val="007C029F"/>
    <w:rsid w:val="007C14A1"/>
    <w:rsid w:val="007D4140"/>
    <w:rsid w:val="007D65F2"/>
    <w:rsid w:val="007E1408"/>
    <w:rsid w:val="007F076E"/>
    <w:rsid w:val="007F0D0F"/>
    <w:rsid w:val="007F697C"/>
    <w:rsid w:val="0081055C"/>
    <w:rsid w:val="0081222A"/>
    <w:rsid w:val="00812418"/>
    <w:rsid w:val="00813850"/>
    <w:rsid w:val="00825E06"/>
    <w:rsid w:val="0083456A"/>
    <w:rsid w:val="008354F9"/>
    <w:rsid w:val="0084087A"/>
    <w:rsid w:val="0084466F"/>
    <w:rsid w:val="008514A8"/>
    <w:rsid w:val="00853AB4"/>
    <w:rsid w:val="00860C2F"/>
    <w:rsid w:val="00865CE0"/>
    <w:rsid w:val="008668FF"/>
    <w:rsid w:val="008701BE"/>
    <w:rsid w:val="00874120"/>
    <w:rsid w:val="00890261"/>
    <w:rsid w:val="00893134"/>
    <w:rsid w:val="00894720"/>
    <w:rsid w:val="00895CFC"/>
    <w:rsid w:val="00895F42"/>
    <w:rsid w:val="00896D3D"/>
    <w:rsid w:val="008B2C15"/>
    <w:rsid w:val="008B5BCC"/>
    <w:rsid w:val="008C5371"/>
    <w:rsid w:val="008D1C52"/>
    <w:rsid w:val="008D4171"/>
    <w:rsid w:val="008D5068"/>
    <w:rsid w:val="008D7075"/>
    <w:rsid w:val="008E49C5"/>
    <w:rsid w:val="008E7F8E"/>
    <w:rsid w:val="008F194F"/>
    <w:rsid w:val="008F20DD"/>
    <w:rsid w:val="008F5B43"/>
    <w:rsid w:val="00902B12"/>
    <w:rsid w:val="00907215"/>
    <w:rsid w:val="009367B7"/>
    <w:rsid w:val="0094404B"/>
    <w:rsid w:val="00951E91"/>
    <w:rsid w:val="00952ADC"/>
    <w:rsid w:val="0096373B"/>
    <w:rsid w:val="0096724B"/>
    <w:rsid w:val="00967A8F"/>
    <w:rsid w:val="00974818"/>
    <w:rsid w:val="0098151B"/>
    <w:rsid w:val="00981765"/>
    <w:rsid w:val="0098351A"/>
    <w:rsid w:val="00985CB9"/>
    <w:rsid w:val="00986084"/>
    <w:rsid w:val="00986B6B"/>
    <w:rsid w:val="009A16F4"/>
    <w:rsid w:val="009C0B47"/>
    <w:rsid w:val="009C1C96"/>
    <w:rsid w:val="009C208D"/>
    <w:rsid w:val="009C3E9E"/>
    <w:rsid w:val="009C4885"/>
    <w:rsid w:val="009D119F"/>
    <w:rsid w:val="009D24B8"/>
    <w:rsid w:val="009D2BE5"/>
    <w:rsid w:val="009D2C28"/>
    <w:rsid w:val="009D3451"/>
    <w:rsid w:val="009D5843"/>
    <w:rsid w:val="009E38D3"/>
    <w:rsid w:val="009E3AF5"/>
    <w:rsid w:val="009E6FA0"/>
    <w:rsid w:val="009F0C85"/>
    <w:rsid w:val="009F1012"/>
    <w:rsid w:val="009F46F6"/>
    <w:rsid w:val="009F64E6"/>
    <w:rsid w:val="00A00388"/>
    <w:rsid w:val="00A006A8"/>
    <w:rsid w:val="00A03F87"/>
    <w:rsid w:val="00A04C0D"/>
    <w:rsid w:val="00A04DB8"/>
    <w:rsid w:val="00A05E61"/>
    <w:rsid w:val="00A10B94"/>
    <w:rsid w:val="00A123C4"/>
    <w:rsid w:val="00A170D7"/>
    <w:rsid w:val="00A20B2F"/>
    <w:rsid w:val="00A24747"/>
    <w:rsid w:val="00A27109"/>
    <w:rsid w:val="00A276B0"/>
    <w:rsid w:val="00A30CAD"/>
    <w:rsid w:val="00A31DDE"/>
    <w:rsid w:val="00A321B4"/>
    <w:rsid w:val="00A378BD"/>
    <w:rsid w:val="00A37B7D"/>
    <w:rsid w:val="00A421B9"/>
    <w:rsid w:val="00A44209"/>
    <w:rsid w:val="00A46D60"/>
    <w:rsid w:val="00A52F27"/>
    <w:rsid w:val="00A537C0"/>
    <w:rsid w:val="00A53912"/>
    <w:rsid w:val="00A574D0"/>
    <w:rsid w:val="00A65F69"/>
    <w:rsid w:val="00A84251"/>
    <w:rsid w:val="00A85474"/>
    <w:rsid w:val="00A8795F"/>
    <w:rsid w:val="00A87C5A"/>
    <w:rsid w:val="00A9104B"/>
    <w:rsid w:val="00A950B4"/>
    <w:rsid w:val="00AB5114"/>
    <w:rsid w:val="00AB6892"/>
    <w:rsid w:val="00AB69C2"/>
    <w:rsid w:val="00AB7627"/>
    <w:rsid w:val="00AC1687"/>
    <w:rsid w:val="00AD08F4"/>
    <w:rsid w:val="00AD4A93"/>
    <w:rsid w:val="00AD5BB7"/>
    <w:rsid w:val="00AD7E21"/>
    <w:rsid w:val="00AF3638"/>
    <w:rsid w:val="00B047CB"/>
    <w:rsid w:val="00B11372"/>
    <w:rsid w:val="00B11CFB"/>
    <w:rsid w:val="00B129D0"/>
    <w:rsid w:val="00B135AF"/>
    <w:rsid w:val="00B13A8A"/>
    <w:rsid w:val="00B14D84"/>
    <w:rsid w:val="00B163AB"/>
    <w:rsid w:val="00B238FF"/>
    <w:rsid w:val="00B24364"/>
    <w:rsid w:val="00B270CE"/>
    <w:rsid w:val="00B34489"/>
    <w:rsid w:val="00B351FD"/>
    <w:rsid w:val="00B378E2"/>
    <w:rsid w:val="00B42EEC"/>
    <w:rsid w:val="00B463A5"/>
    <w:rsid w:val="00B50354"/>
    <w:rsid w:val="00B50CCA"/>
    <w:rsid w:val="00B53F15"/>
    <w:rsid w:val="00B5539D"/>
    <w:rsid w:val="00B63B29"/>
    <w:rsid w:val="00B654D0"/>
    <w:rsid w:val="00B6586C"/>
    <w:rsid w:val="00B666A2"/>
    <w:rsid w:val="00B7124D"/>
    <w:rsid w:val="00B80073"/>
    <w:rsid w:val="00B823BE"/>
    <w:rsid w:val="00B87E30"/>
    <w:rsid w:val="00B94171"/>
    <w:rsid w:val="00BA04E6"/>
    <w:rsid w:val="00BA17DD"/>
    <w:rsid w:val="00BA3960"/>
    <w:rsid w:val="00BA5903"/>
    <w:rsid w:val="00BA744D"/>
    <w:rsid w:val="00BB1DBD"/>
    <w:rsid w:val="00BB5325"/>
    <w:rsid w:val="00BC25A8"/>
    <w:rsid w:val="00BC3857"/>
    <w:rsid w:val="00BC3DD7"/>
    <w:rsid w:val="00BC44D2"/>
    <w:rsid w:val="00BC7179"/>
    <w:rsid w:val="00BD1ABD"/>
    <w:rsid w:val="00BD1E2E"/>
    <w:rsid w:val="00BD3C47"/>
    <w:rsid w:val="00BD57F8"/>
    <w:rsid w:val="00BD7339"/>
    <w:rsid w:val="00BE30E4"/>
    <w:rsid w:val="00BE4ED2"/>
    <w:rsid w:val="00BE6420"/>
    <w:rsid w:val="00BF44F7"/>
    <w:rsid w:val="00BF661F"/>
    <w:rsid w:val="00BF6C16"/>
    <w:rsid w:val="00BF73CD"/>
    <w:rsid w:val="00BF7519"/>
    <w:rsid w:val="00C05ACC"/>
    <w:rsid w:val="00C11F3A"/>
    <w:rsid w:val="00C14F0A"/>
    <w:rsid w:val="00C16489"/>
    <w:rsid w:val="00C20C64"/>
    <w:rsid w:val="00C230C7"/>
    <w:rsid w:val="00C2643E"/>
    <w:rsid w:val="00C269E2"/>
    <w:rsid w:val="00C26D9A"/>
    <w:rsid w:val="00C26E7F"/>
    <w:rsid w:val="00C30398"/>
    <w:rsid w:val="00C32F47"/>
    <w:rsid w:val="00C343F9"/>
    <w:rsid w:val="00C37F37"/>
    <w:rsid w:val="00C454AA"/>
    <w:rsid w:val="00C50BC7"/>
    <w:rsid w:val="00C56EFA"/>
    <w:rsid w:val="00C624F4"/>
    <w:rsid w:val="00C703DB"/>
    <w:rsid w:val="00C7107B"/>
    <w:rsid w:val="00C732A4"/>
    <w:rsid w:val="00C738AC"/>
    <w:rsid w:val="00C74CCB"/>
    <w:rsid w:val="00C76147"/>
    <w:rsid w:val="00C822CC"/>
    <w:rsid w:val="00C83B2D"/>
    <w:rsid w:val="00C842A0"/>
    <w:rsid w:val="00C900B5"/>
    <w:rsid w:val="00C91A34"/>
    <w:rsid w:val="00C92473"/>
    <w:rsid w:val="00C935E4"/>
    <w:rsid w:val="00C9547F"/>
    <w:rsid w:val="00CA06C0"/>
    <w:rsid w:val="00CA07A7"/>
    <w:rsid w:val="00CA08C0"/>
    <w:rsid w:val="00CA29A7"/>
    <w:rsid w:val="00CA4AF4"/>
    <w:rsid w:val="00CA67C1"/>
    <w:rsid w:val="00CA6936"/>
    <w:rsid w:val="00CB0504"/>
    <w:rsid w:val="00CB2E30"/>
    <w:rsid w:val="00CB3037"/>
    <w:rsid w:val="00CB3100"/>
    <w:rsid w:val="00CB3379"/>
    <w:rsid w:val="00CB3A97"/>
    <w:rsid w:val="00CB7562"/>
    <w:rsid w:val="00CB7841"/>
    <w:rsid w:val="00CC2EFB"/>
    <w:rsid w:val="00CC5292"/>
    <w:rsid w:val="00CC7E08"/>
    <w:rsid w:val="00CD1D3B"/>
    <w:rsid w:val="00CD32C2"/>
    <w:rsid w:val="00CD7C58"/>
    <w:rsid w:val="00CE4858"/>
    <w:rsid w:val="00CF144C"/>
    <w:rsid w:val="00CF273E"/>
    <w:rsid w:val="00CF4F8B"/>
    <w:rsid w:val="00D0107B"/>
    <w:rsid w:val="00D1140E"/>
    <w:rsid w:val="00D24031"/>
    <w:rsid w:val="00D25CA5"/>
    <w:rsid w:val="00D27C7B"/>
    <w:rsid w:val="00D322B3"/>
    <w:rsid w:val="00D348B7"/>
    <w:rsid w:val="00D40B17"/>
    <w:rsid w:val="00D4502C"/>
    <w:rsid w:val="00D46B5A"/>
    <w:rsid w:val="00D53AEE"/>
    <w:rsid w:val="00D54FFF"/>
    <w:rsid w:val="00D554EA"/>
    <w:rsid w:val="00D55E2D"/>
    <w:rsid w:val="00D56476"/>
    <w:rsid w:val="00D608D2"/>
    <w:rsid w:val="00D725FB"/>
    <w:rsid w:val="00D732A1"/>
    <w:rsid w:val="00D74D1D"/>
    <w:rsid w:val="00D74D2D"/>
    <w:rsid w:val="00D805A3"/>
    <w:rsid w:val="00D8514F"/>
    <w:rsid w:val="00D90CC7"/>
    <w:rsid w:val="00D9146D"/>
    <w:rsid w:val="00D92FF5"/>
    <w:rsid w:val="00D93043"/>
    <w:rsid w:val="00D930C6"/>
    <w:rsid w:val="00D9422F"/>
    <w:rsid w:val="00DA41BB"/>
    <w:rsid w:val="00DA5B8B"/>
    <w:rsid w:val="00DA761D"/>
    <w:rsid w:val="00DB0BCA"/>
    <w:rsid w:val="00DB2B93"/>
    <w:rsid w:val="00DB7B2A"/>
    <w:rsid w:val="00DC2D24"/>
    <w:rsid w:val="00DC449A"/>
    <w:rsid w:val="00DC6193"/>
    <w:rsid w:val="00DD04CD"/>
    <w:rsid w:val="00DD14B0"/>
    <w:rsid w:val="00DD2C20"/>
    <w:rsid w:val="00DE121A"/>
    <w:rsid w:val="00DE480E"/>
    <w:rsid w:val="00DE5FE4"/>
    <w:rsid w:val="00DE6B5D"/>
    <w:rsid w:val="00DF04F8"/>
    <w:rsid w:val="00DF10CE"/>
    <w:rsid w:val="00DF2EF2"/>
    <w:rsid w:val="00DF7A4A"/>
    <w:rsid w:val="00E0773B"/>
    <w:rsid w:val="00E07C1F"/>
    <w:rsid w:val="00E2050F"/>
    <w:rsid w:val="00E20510"/>
    <w:rsid w:val="00E24DAE"/>
    <w:rsid w:val="00E26B53"/>
    <w:rsid w:val="00E308D5"/>
    <w:rsid w:val="00E30F03"/>
    <w:rsid w:val="00E35379"/>
    <w:rsid w:val="00E360C0"/>
    <w:rsid w:val="00E36C23"/>
    <w:rsid w:val="00E41077"/>
    <w:rsid w:val="00E44ACC"/>
    <w:rsid w:val="00E46221"/>
    <w:rsid w:val="00E47FC2"/>
    <w:rsid w:val="00E503ED"/>
    <w:rsid w:val="00E563D2"/>
    <w:rsid w:val="00E6322E"/>
    <w:rsid w:val="00E664E1"/>
    <w:rsid w:val="00E67A63"/>
    <w:rsid w:val="00E73D90"/>
    <w:rsid w:val="00E73EEC"/>
    <w:rsid w:val="00E763DC"/>
    <w:rsid w:val="00E76F40"/>
    <w:rsid w:val="00E770B8"/>
    <w:rsid w:val="00E77FD1"/>
    <w:rsid w:val="00E82BA9"/>
    <w:rsid w:val="00E92EA4"/>
    <w:rsid w:val="00EA1A5E"/>
    <w:rsid w:val="00EA2DAD"/>
    <w:rsid w:val="00EA5FB4"/>
    <w:rsid w:val="00EA68B2"/>
    <w:rsid w:val="00EA7876"/>
    <w:rsid w:val="00EA7CCE"/>
    <w:rsid w:val="00EB0234"/>
    <w:rsid w:val="00EB0639"/>
    <w:rsid w:val="00EB3997"/>
    <w:rsid w:val="00EC3D06"/>
    <w:rsid w:val="00ED0156"/>
    <w:rsid w:val="00ED1E05"/>
    <w:rsid w:val="00ED2DAF"/>
    <w:rsid w:val="00ED31ED"/>
    <w:rsid w:val="00ED63B8"/>
    <w:rsid w:val="00ED709F"/>
    <w:rsid w:val="00ED780D"/>
    <w:rsid w:val="00EE1D7C"/>
    <w:rsid w:val="00EE2624"/>
    <w:rsid w:val="00EE73FC"/>
    <w:rsid w:val="00EF029F"/>
    <w:rsid w:val="00EF0B9F"/>
    <w:rsid w:val="00EF3669"/>
    <w:rsid w:val="00EF6C7E"/>
    <w:rsid w:val="00F03E20"/>
    <w:rsid w:val="00F04EA7"/>
    <w:rsid w:val="00F10502"/>
    <w:rsid w:val="00F12917"/>
    <w:rsid w:val="00F12F46"/>
    <w:rsid w:val="00F21007"/>
    <w:rsid w:val="00F21961"/>
    <w:rsid w:val="00F2613C"/>
    <w:rsid w:val="00F30BC9"/>
    <w:rsid w:val="00F33AD5"/>
    <w:rsid w:val="00F37995"/>
    <w:rsid w:val="00F456D7"/>
    <w:rsid w:val="00F51336"/>
    <w:rsid w:val="00F56745"/>
    <w:rsid w:val="00F57F01"/>
    <w:rsid w:val="00F600C6"/>
    <w:rsid w:val="00F610C7"/>
    <w:rsid w:val="00F634D7"/>
    <w:rsid w:val="00F64045"/>
    <w:rsid w:val="00F648B2"/>
    <w:rsid w:val="00F65092"/>
    <w:rsid w:val="00F70ABF"/>
    <w:rsid w:val="00F7202A"/>
    <w:rsid w:val="00F81ADC"/>
    <w:rsid w:val="00F84BD6"/>
    <w:rsid w:val="00F9388B"/>
    <w:rsid w:val="00F952D4"/>
    <w:rsid w:val="00F95688"/>
    <w:rsid w:val="00FA28EC"/>
    <w:rsid w:val="00FA3047"/>
    <w:rsid w:val="00FA38FB"/>
    <w:rsid w:val="00FB0E21"/>
    <w:rsid w:val="00FC0EA6"/>
    <w:rsid w:val="00FC7E96"/>
    <w:rsid w:val="00FD5ECB"/>
    <w:rsid w:val="00FD642E"/>
    <w:rsid w:val="00FE3B55"/>
    <w:rsid w:val="00FE7931"/>
    <w:rsid w:val="00FE7E3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2542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sl-SI" w:eastAsia="en-US" w:bidi="ar-SA"/>
      </w:rPr>
    </w:rPrDefault>
    <w:pPrDefault>
      <w:pPr>
        <w:spacing w:after="240"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BC9"/>
  </w:style>
  <w:style w:type="paragraph" w:styleId="Heading1">
    <w:name w:val="heading 1"/>
    <w:basedOn w:val="Normal"/>
    <w:next w:val="Normal"/>
    <w:link w:val="Heading1Char"/>
    <w:uiPriority w:val="9"/>
    <w:qFormat/>
    <w:rsid w:val="00B351FD"/>
    <w:pPr>
      <w:keepNext/>
      <w:keepLines/>
      <w:numPr>
        <w:numId w:val="3"/>
      </w:numPr>
      <w:spacing w:before="480"/>
      <w:jc w:val="left"/>
      <w:outlineLvl w:val="0"/>
    </w:pPr>
    <w:rPr>
      <w:rFonts w:eastAsiaTheme="majorEastAsia" w:cstheme="majorBidi"/>
      <w:b/>
      <w:caps/>
      <w:sz w:val="28"/>
      <w:szCs w:val="32"/>
    </w:rPr>
  </w:style>
  <w:style w:type="paragraph" w:styleId="Heading2">
    <w:name w:val="heading 2"/>
    <w:basedOn w:val="Normal"/>
    <w:next w:val="Normal"/>
    <w:link w:val="Heading2Char"/>
    <w:uiPriority w:val="9"/>
    <w:qFormat/>
    <w:rsid w:val="00444A76"/>
    <w:pPr>
      <w:keepNext/>
      <w:keepLines/>
      <w:numPr>
        <w:ilvl w:val="1"/>
        <w:numId w:val="3"/>
      </w:numPr>
      <w:spacing w:before="480"/>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444A76"/>
    <w:pPr>
      <w:keepNext/>
      <w:keepLines/>
      <w:numPr>
        <w:ilvl w:val="2"/>
        <w:numId w:val="3"/>
      </w:numPr>
      <w:spacing w:before="480"/>
      <w:jc w:val="left"/>
      <w:outlineLvl w:val="2"/>
    </w:pPr>
    <w:rPr>
      <w:rFonts w:eastAsiaTheme="majorEastAsia" w:cstheme="majorBidi"/>
    </w:rPr>
  </w:style>
  <w:style w:type="paragraph" w:styleId="Heading4">
    <w:name w:val="heading 4"/>
    <w:basedOn w:val="Normal"/>
    <w:next w:val="Normal"/>
    <w:link w:val="Heading4Char"/>
    <w:uiPriority w:val="9"/>
    <w:unhideWhenUsed/>
    <w:qFormat/>
    <w:rsid w:val="00865CE0"/>
    <w:pPr>
      <w:keepNext/>
      <w:keepLines/>
      <w:numPr>
        <w:ilvl w:val="3"/>
        <w:numId w:val="3"/>
      </w:numPr>
      <w:spacing w:before="480"/>
      <w:jc w:val="left"/>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znam-alineje">
    <w:name w:val="Seznam - alineje"/>
    <w:basedOn w:val="Normal"/>
    <w:link w:val="Seznam-alinejeZnak"/>
    <w:uiPriority w:val="2"/>
    <w:qFormat/>
    <w:rsid w:val="00A44209"/>
    <w:pPr>
      <w:numPr>
        <w:numId w:val="4"/>
      </w:numPr>
      <w:contextualSpacing/>
    </w:pPr>
  </w:style>
  <w:style w:type="character" w:customStyle="1" w:styleId="Heading1Char">
    <w:name w:val="Heading 1 Char"/>
    <w:basedOn w:val="DefaultParagraphFont"/>
    <w:link w:val="Heading1"/>
    <w:uiPriority w:val="9"/>
    <w:rsid w:val="00B351FD"/>
    <w:rPr>
      <w:rFonts w:eastAsiaTheme="majorEastAsia" w:cstheme="majorBidi"/>
      <w:b/>
      <w:caps/>
      <w:sz w:val="28"/>
      <w:szCs w:val="32"/>
    </w:rPr>
  </w:style>
  <w:style w:type="character" w:customStyle="1" w:styleId="Heading2Char">
    <w:name w:val="Heading 2 Char"/>
    <w:basedOn w:val="DefaultParagraphFont"/>
    <w:link w:val="Heading2"/>
    <w:uiPriority w:val="9"/>
    <w:rsid w:val="00444A76"/>
    <w:rPr>
      <w:rFonts w:eastAsiaTheme="majorEastAsia" w:cstheme="majorBidi"/>
      <w:b/>
      <w:szCs w:val="26"/>
    </w:rPr>
  </w:style>
  <w:style w:type="character" w:customStyle="1" w:styleId="Heading3Char">
    <w:name w:val="Heading 3 Char"/>
    <w:basedOn w:val="DefaultParagraphFont"/>
    <w:link w:val="Heading3"/>
    <w:uiPriority w:val="9"/>
    <w:rsid w:val="00A03F87"/>
    <w:rPr>
      <w:rFonts w:eastAsiaTheme="majorEastAsia" w:cstheme="majorBidi"/>
    </w:rPr>
  </w:style>
  <w:style w:type="character" w:customStyle="1" w:styleId="Heading4Char">
    <w:name w:val="Heading 4 Char"/>
    <w:basedOn w:val="DefaultParagraphFont"/>
    <w:link w:val="Heading4"/>
    <w:uiPriority w:val="9"/>
    <w:rsid w:val="00865CE0"/>
    <w:rPr>
      <w:rFonts w:eastAsiaTheme="majorEastAsia" w:cstheme="majorBidi"/>
      <w:i/>
      <w:iCs/>
    </w:rPr>
  </w:style>
  <w:style w:type="paragraph" w:styleId="Title">
    <w:name w:val="Title"/>
    <w:basedOn w:val="Normal"/>
    <w:next w:val="Normal"/>
    <w:link w:val="TitleChar"/>
    <w:autoRedefine/>
    <w:uiPriority w:val="10"/>
    <w:semiHidden/>
    <w:qFormat/>
    <w:rsid w:val="00B80073"/>
    <w:pPr>
      <w:spacing w:after="480"/>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semiHidden/>
    <w:rsid w:val="002A66A7"/>
    <w:rPr>
      <w:rFonts w:eastAsiaTheme="majorEastAsia" w:cstheme="majorBidi"/>
      <w:spacing w:val="-10"/>
      <w:kern w:val="28"/>
      <w:sz w:val="36"/>
      <w:szCs w:val="56"/>
    </w:rPr>
  </w:style>
  <w:style w:type="character" w:customStyle="1" w:styleId="Seznam-alinejeZnak">
    <w:name w:val="Seznam - alineje Znak"/>
    <w:basedOn w:val="DefaultParagraphFont"/>
    <w:link w:val="Seznam-alineje"/>
    <w:uiPriority w:val="2"/>
    <w:rsid w:val="00BB5325"/>
  </w:style>
  <w:style w:type="character" w:styleId="CommentReference">
    <w:name w:val="annotation reference"/>
    <w:basedOn w:val="DefaultParagraphFont"/>
    <w:uiPriority w:val="99"/>
    <w:semiHidden/>
    <w:unhideWhenUsed/>
    <w:rsid w:val="00B80073"/>
    <w:rPr>
      <w:sz w:val="16"/>
      <w:szCs w:val="16"/>
    </w:rPr>
  </w:style>
  <w:style w:type="paragraph" w:styleId="CommentText">
    <w:name w:val="annotation text"/>
    <w:basedOn w:val="Normal"/>
    <w:link w:val="CommentTextChar"/>
    <w:uiPriority w:val="99"/>
    <w:unhideWhenUsed/>
    <w:rsid w:val="00B80073"/>
    <w:pPr>
      <w:spacing w:after="200" w:line="240" w:lineRule="auto"/>
    </w:pPr>
    <w:rPr>
      <w:sz w:val="20"/>
      <w:szCs w:val="20"/>
    </w:rPr>
  </w:style>
  <w:style w:type="character" w:customStyle="1" w:styleId="CommentTextChar">
    <w:name w:val="Comment Text Char"/>
    <w:basedOn w:val="DefaultParagraphFont"/>
    <w:link w:val="CommentText"/>
    <w:uiPriority w:val="99"/>
    <w:rsid w:val="00B80073"/>
    <w:rPr>
      <w:sz w:val="20"/>
      <w:szCs w:val="20"/>
    </w:rPr>
  </w:style>
  <w:style w:type="paragraph" w:styleId="BalloonText">
    <w:name w:val="Balloon Text"/>
    <w:basedOn w:val="Normal"/>
    <w:link w:val="BalloonTextChar"/>
    <w:uiPriority w:val="99"/>
    <w:semiHidden/>
    <w:unhideWhenUsed/>
    <w:rsid w:val="00B800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073"/>
    <w:rPr>
      <w:rFonts w:ascii="Segoe UI" w:hAnsi="Segoe UI" w:cs="Segoe UI"/>
      <w:sz w:val="18"/>
      <w:szCs w:val="18"/>
    </w:rPr>
  </w:style>
  <w:style w:type="paragraph" w:customStyle="1" w:styleId="Vir">
    <w:name w:val="Vir"/>
    <w:basedOn w:val="Normal"/>
    <w:next w:val="Normal"/>
    <w:uiPriority w:val="6"/>
    <w:qFormat/>
    <w:rsid w:val="009D3451"/>
    <w:pPr>
      <w:jc w:val="center"/>
    </w:pPr>
    <w:rPr>
      <w:i/>
      <w:sz w:val="22"/>
    </w:rPr>
  </w:style>
  <w:style w:type="paragraph" w:customStyle="1" w:styleId="Poudarjeno">
    <w:name w:val="Poudarjeno"/>
    <w:basedOn w:val="Normal"/>
    <w:next w:val="Normal"/>
    <w:uiPriority w:val="4"/>
    <w:qFormat/>
    <w:rsid w:val="00204C94"/>
    <w:pPr>
      <w:ind w:left="340"/>
    </w:pPr>
    <w:rPr>
      <w:lang w:val="en-US"/>
    </w:rPr>
  </w:style>
  <w:style w:type="paragraph" w:customStyle="1" w:styleId="Nazivfakultete">
    <w:name w:val="Naziv fakultete"/>
    <w:basedOn w:val="Normal"/>
    <w:uiPriority w:val="10"/>
    <w:qFormat/>
    <w:rsid w:val="00DE121A"/>
    <w:pPr>
      <w:spacing w:after="60"/>
      <w:jc w:val="center"/>
    </w:pPr>
    <w:rPr>
      <w:caps/>
    </w:rPr>
  </w:style>
  <w:style w:type="paragraph" w:customStyle="1" w:styleId="Nazivvrstenaloge">
    <w:name w:val="Naziv vrste naloge"/>
    <w:basedOn w:val="Normal"/>
    <w:next w:val="Naslovseminarskenaloge"/>
    <w:uiPriority w:val="11"/>
    <w:qFormat/>
    <w:rsid w:val="002A66A7"/>
    <w:pPr>
      <w:spacing w:before="5640"/>
      <w:jc w:val="center"/>
    </w:pPr>
    <w:rPr>
      <w:caps/>
    </w:rPr>
  </w:style>
  <w:style w:type="paragraph" w:customStyle="1" w:styleId="Naslovseminarskenaloge">
    <w:name w:val="Naslov seminarske naloge"/>
    <w:basedOn w:val="Normal"/>
    <w:next w:val="Datuminavtorseminarskenaloge"/>
    <w:uiPriority w:val="12"/>
    <w:qFormat/>
    <w:rsid w:val="002A66A7"/>
    <w:pPr>
      <w:spacing w:after="6000"/>
      <w:jc w:val="center"/>
    </w:pPr>
    <w:rPr>
      <w:b/>
      <w:caps/>
      <w:sz w:val="28"/>
    </w:rPr>
  </w:style>
  <w:style w:type="paragraph" w:customStyle="1" w:styleId="Datuminavtorseminarskenaloge">
    <w:name w:val="Datum in avtor seminarske naloge"/>
    <w:basedOn w:val="Normal"/>
    <w:next w:val="Normal"/>
    <w:uiPriority w:val="13"/>
    <w:qFormat/>
    <w:rsid w:val="000D63AA"/>
    <w:pPr>
      <w:tabs>
        <w:tab w:val="right" w:pos="8789"/>
      </w:tabs>
    </w:pPr>
  </w:style>
  <w:style w:type="paragraph" w:customStyle="1" w:styleId="Nazivikazal">
    <w:name w:val="Nazivi kazal"/>
    <w:basedOn w:val="Normal"/>
    <w:next w:val="Normal"/>
    <w:uiPriority w:val="7"/>
    <w:qFormat/>
    <w:rsid w:val="003602AB"/>
    <w:pPr>
      <w:spacing w:after="480"/>
      <w:jc w:val="left"/>
    </w:pPr>
    <w:rPr>
      <w:b/>
      <w:caps/>
      <w:sz w:val="28"/>
    </w:rPr>
  </w:style>
  <w:style w:type="paragraph" w:customStyle="1" w:styleId="Neotevilennaslov">
    <w:name w:val="Neoštevilčen naslov"/>
    <w:basedOn w:val="Heading1"/>
    <w:next w:val="Normal"/>
    <w:uiPriority w:val="8"/>
    <w:qFormat/>
    <w:rsid w:val="00D46B5A"/>
    <w:pPr>
      <w:numPr>
        <w:numId w:val="0"/>
      </w:numPr>
    </w:pPr>
  </w:style>
  <w:style w:type="paragraph" w:styleId="Header">
    <w:name w:val="header"/>
    <w:basedOn w:val="Normal"/>
    <w:link w:val="HeaderChar"/>
    <w:uiPriority w:val="99"/>
    <w:unhideWhenUsed/>
    <w:rsid w:val="00BA0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BA04E6"/>
  </w:style>
  <w:style w:type="paragraph" w:styleId="Footer">
    <w:name w:val="footer"/>
    <w:basedOn w:val="Normal"/>
    <w:link w:val="FooterChar"/>
    <w:uiPriority w:val="99"/>
    <w:unhideWhenUsed/>
    <w:rsid w:val="00BA0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BA04E6"/>
  </w:style>
  <w:style w:type="paragraph" w:styleId="ListParagraph">
    <w:name w:val="List Paragraph"/>
    <w:basedOn w:val="Normal"/>
    <w:uiPriority w:val="34"/>
    <w:rsid w:val="00BA04E6"/>
    <w:pPr>
      <w:ind w:left="720"/>
      <w:contextualSpacing/>
    </w:pPr>
  </w:style>
  <w:style w:type="paragraph" w:styleId="Caption">
    <w:name w:val="caption"/>
    <w:basedOn w:val="Normal"/>
    <w:next w:val="Normal"/>
    <w:uiPriority w:val="35"/>
    <w:unhideWhenUsed/>
    <w:qFormat/>
    <w:rsid w:val="002425A4"/>
    <w:pPr>
      <w:jc w:val="center"/>
    </w:pPr>
    <w:rPr>
      <w:i/>
      <w:iCs/>
      <w:szCs w:val="18"/>
    </w:rPr>
  </w:style>
  <w:style w:type="paragraph" w:styleId="Quote">
    <w:name w:val="Quote"/>
    <w:basedOn w:val="Normal"/>
    <w:next w:val="Normal"/>
    <w:link w:val="QuoteChar"/>
    <w:uiPriority w:val="29"/>
    <w:rsid w:val="009D3451"/>
    <w:pPr>
      <w:spacing w:before="200" w:after="160"/>
      <w:ind w:left="864" w:right="864"/>
      <w:jc w:val="center"/>
    </w:pPr>
    <w:rPr>
      <w:i/>
      <w:iCs/>
    </w:rPr>
  </w:style>
  <w:style w:type="paragraph" w:styleId="TableofFigures">
    <w:name w:val="table of figures"/>
    <w:basedOn w:val="Normal"/>
    <w:next w:val="Normal"/>
    <w:uiPriority w:val="99"/>
    <w:unhideWhenUsed/>
    <w:rsid w:val="009D3451"/>
    <w:pPr>
      <w:spacing w:after="0"/>
    </w:pPr>
  </w:style>
  <w:style w:type="character" w:customStyle="1" w:styleId="QuoteChar">
    <w:name w:val="Quote Char"/>
    <w:basedOn w:val="DefaultParagraphFont"/>
    <w:link w:val="Quote"/>
    <w:uiPriority w:val="29"/>
    <w:rsid w:val="009D3451"/>
    <w:rPr>
      <w:i/>
      <w:iCs/>
    </w:rPr>
  </w:style>
  <w:style w:type="table" w:styleId="TableGrid">
    <w:name w:val="Table Grid"/>
    <w:basedOn w:val="TableNormal"/>
    <w:uiPriority w:val="39"/>
    <w:rsid w:val="00051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5130D"/>
    <w:pPr>
      <w:spacing w:after="0" w:line="240" w:lineRule="auto"/>
    </w:pPr>
  </w:style>
  <w:style w:type="paragraph" w:customStyle="1" w:styleId="Seznam-tevilke">
    <w:name w:val="Seznam - številke"/>
    <w:basedOn w:val="Normal"/>
    <w:uiPriority w:val="3"/>
    <w:qFormat/>
    <w:rsid w:val="002F2B76"/>
    <w:pPr>
      <w:numPr>
        <w:numId w:val="18"/>
      </w:numPr>
      <w:contextualSpacing/>
    </w:pPr>
  </w:style>
  <w:style w:type="character" w:styleId="Hyperlink">
    <w:name w:val="Hyperlink"/>
    <w:basedOn w:val="DefaultParagraphFont"/>
    <w:uiPriority w:val="99"/>
    <w:unhideWhenUsed/>
    <w:rsid w:val="002F2B76"/>
    <w:rPr>
      <w:color w:val="0563C1" w:themeColor="hyperlink"/>
      <w:u w:val="single"/>
    </w:rPr>
  </w:style>
  <w:style w:type="character" w:customStyle="1" w:styleId="Mention1">
    <w:name w:val="Mention1"/>
    <w:basedOn w:val="DefaultParagraphFont"/>
    <w:uiPriority w:val="99"/>
    <w:semiHidden/>
    <w:unhideWhenUsed/>
    <w:rsid w:val="002F2B76"/>
    <w:rPr>
      <w:color w:val="2B579A"/>
      <w:shd w:val="clear" w:color="auto" w:fill="E6E6E6"/>
    </w:rPr>
  </w:style>
  <w:style w:type="paragraph" w:customStyle="1" w:styleId="Naslovpriloge">
    <w:name w:val="Naslov priloge"/>
    <w:basedOn w:val="Normal"/>
    <w:next w:val="Normal"/>
    <w:uiPriority w:val="9"/>
    <w:qFormat/>
    <w:rsid w:val="00E563D2"/>
    <w:pPr>
      <w:jc w:val="left"/>
    </w:pPr>
    <w:rPr>
      <w:b/>
    </w:rPr>
  </w:style>
  <w:style w:type="paragraph" w:styleId="TOCHeading">
    <w:name w:val="TOC Heading"/>
    <w:basedOn w:val="Heading1"/>
    <w:next w:val="Normal"/>
    <w:uiPriority w:val="39"/>
    <w:unhideWhenUsed/>
    <w:qFormat/>
    <w:rsid w:val="006C64B8"/>
    <w:pPr>
      <w:numPr>
        <w:numId w:val="0"/>
      </w:numPr>
      <w:spacing w:before="240" w:after="0" w:line="259" w:lineRule="auto"/>
      <w:outlineLvl w:val="9"/>
    </w:pPr>
    <w:rPr>
      <w:rFonts w:asciiTheme="majorHAnsi" w:hAnsiTheme="majorHAnsi"/>
      <w:b w:val="0"/>
      <w:caps w:val="0"/>
      <w:color w:val="2F5496" w:themeColor="accent1" w:themeShade="BF"/>
      <w:sz w:val="32"/>
      <w:lang w:eastAsia="sl-SI"/>
    </w:rPr>
  </w:style>
  <w:style w:type="paragraph" w:styleId="TOC1">
    <w:name w:val="toc 1"/>
    <w:basedOn w:val="Normal"/>
    <w:next w:val="Normal"/>
    <w:autoRedefine/>
    <w:uiPriority w:val="39"/>
    <w:unhideWhenUsed/>
    <w:rsid w:val="006C64B8"/>
    <w:pPr>
      <w:tabs>
        <w:tab w:val="left" w:pos="440"/>
        <w:tab w:val="right" w:leader="dot" w:pos="8776"/>
      </w:tabs>
      <w:spacing w:after="100"/>
    </w:pPr>
    <w:rPr>
      <w:b/>
      <w:noProof/>
    </w:rPr>
  </w:style>
  <w:style w:type="paragraph" w:styleId="TOC2">
    <w:name w:val="toc 2"/>
    <w:basedOn w:val="Normal"/>
    <w:next w:val="Normal"/>
    <w:autoRedefine/>
    <w:uiPriority w:val="39"/>
    <w:unhideWhenUsed/>
    <w:rsid w:val="003602AB"/>
    <w:pPr>
      <w:tabs>
        <w:tab w:val="left" w:pos="880"/>
        <w:tab w:val="right" w:leader="dot" w:pos="8776"/>
      </w:tabs>
      <w:spacing w:after="100"/>
      <w:ind w:left="240"/>
    </w:pPr>
    <w:rPr>
      <w:b/>
      <w:noProof/>
    </w:rPr>
  </w:style>
  <w:style w:type="paragraph" w:styleId="TOC3">
    <w:name w:val="toc 3"/>
    <w:basedOn w:val="Normal"/>
    <w:next w:val="Normal"/>
    <w:autoRedefine/>
    <w:uiPriority w:val="39"/>
    <w:unhideWhenUsed/>
    <w:rsid w:val="006C64B8"/>
    <w:pPr>
      <w:spacing w:after="100"/>
      <w:ind w:left="480"/>
    </w:pPr>
  </w:style>
  <w:style w:type="paragraph" w:styleId="TOC4">
    <w:name w:val="toc 4"/>
    <w:basedOn w:val="Normal"/>
    <w:next w:val="Normal"/>
    <w:autoRedefine/>
    <w:uiPriority w:val="39"/>
    <w:unhideWhenUsed/>
    <w:rsid w:val="00666827"/>
    <w:pPr>
      <w:tabs>
        <w:tab w:val="left" w:pos="1540"/>
        <w:tab w:val="right" w:leader="dot" w:pos="8776"/>
      </w:tabs>
      <w:spacing w:after="100"/>
      <w:ind w:left="720"/>
    </w:pPr>
    <w:rPr>
      <w:i/>
      <w:noProof/>
    </w:rPr>
  </w:style>
  <w:style w:type="paragraph" w:styleId="CommentSubject">
    <w:name w:val="annotation subject"/>
    <w:basedOn w:val="CommentText"/>
    <w:next w:val="CommentText"/>
    <w:link w:val="CommentSubjectChar"/>
    <w:uiPriority w:val="99"/>
    <w:semiHidden/>
    <w:unhideWhenUsed/>
    <w:rsid w:val="000020FB"/>
    <w:pPr>
      <w:spacing w:after="240"/>
    </w:pPr>
    <w:rPr>
      <w:b/>
      <w:bCs/>
    </w:rPr>
  </w:style>
  <w:style w:type="character" w:customStyle="1" w:styleId="CommentSubjectChar">
    <w:name w:val="Comment Subject Char"/>
    <w:basedOn w:val="CommentTextChar"/>
    <w:link w:val="CommentSubject"/>
    <w:uiPriority w:val="99"/>
    <w:semiHidden/>
    <w:rsid w:val="000020FB"/>
    <w:rPr>
      <w:b/>
      <w:bCs/>
      <w:sz w:val="20"/>
      <w:szCs w:val="20"/>
    </w:rPr>
  </w:style>
  <w:style w:type="paragraph" w:customStyle="1" w:styleId="Enaba">
    <w:name w:val="Enačba"/>
    <w:basedOn w:val="Normal"/>
    <w:next w:val="Normal"/>
    <w:uiPriority w:val="5"/>
    <w:qFormat/>
    <w:rsid w:val="00F30BC9"/>
    <w:pPr>
      <w:tabs>
        <w:tab w:val="center" w:pos="4394"/>
        <w:tab w:val="right" w:pos="8789"/>
      </w:tabs>
    </w:pPr>
  </w:style>
  <w:style w:type="character" w:customStyle="1" w:styleId="Omemba1">
    <w:name w:val="Omemba1"/>
    <w:basedOn w:val="DefaultParagraphFont"/>
    <w:uiPriority w:val="99"/>
    <w:semiHidden/>
    <w:unhideWhenUsed/>
    <w:rsid w:val="00813850"/>
    <w:rPr>
      <w:color w:val="2B579A"/>
      <w:shd w:val="clear" w:color="auto" w:fill="E6E6E6"/>
    </w:rPr>
  </w:style>
  <w:style w:type="character" w:customStyle="1" w:styleId="UnresolvedMention1">
    <w:name w:val="Unresolved Mention1"/>
    <w:basedOn w:val="DefaultParagraphFont"/>
    <w:uiPriority w:val="99"/>
    <w:semiHidden/>
    <w:unhideWhenUsed/>
    <w:rsid w:val="00813850"/>
    <w:rPr>
      <w:color w:val="605E5C"/>
      <w:shd w:val="clear" w:color="auto" w:fill="E1DFDD"/>
    </w:rPr>
  </w:style>
  <w:style w:type="paragraph" w:styleId="Revision">
    <w:name w:val="Revision"/>
    <w:hidden/>
    <w:uiPriority w:val="99"/>
    <w:semiHidden/>
    <w:rsid w:val="00813850"/>
    <w:pPr>
      <w:spacing w:after="0" w:line="240" w:lineRule="auto"/>
      <w:jc w:val="left"/>
    </w:pPr>
  </w:style>
  <w:style w:type="character" w:styleId="PageNumber">
    <w:name w:val="page number"/>
    <w:basedOn w:val="DefaultParagraphFont"/>
    <w:uiPriority w:val="99"/>
    <w:semiHidden/>
    <w:unhideWhenUsed/>
    <w:rsid w:val="00D930C6"/>
  </w:style>
  <w:style w:type="character" w:styleId="UnresolvedMention">
    <w:name w:val="Unresolved Mention"/>
    <w:basedOn w:val="DefaultParagraphFont"/>
    <w:uiPriority w:val="99"/>
    <w:semiHidden/>
    <w:unhideWhenUsed/>
    <w:rsid w:val="0065261C"/>
    <w:rPr>
      <w:color w:val="605E5C"/>
      <w:shd w:val="clear" w:color="auto" w:fill="E1DFDD"/>
    </w:rPr>
  </w:style>
  <w:style w:type="character" w:styleId="FollowedHyperlink">
    <w:name w:val="FollowedHyperlink"/>
    <w:basedOn w:val="DefaultParagraphFont"/>
    <w:uiPriority w:val="99"/>
    <w:semiHidden/>
    <w:unhideWhenUsed/>
    <w:rsid w:val="00412C8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357725">
      <w:bodyDiv w:val="1"/>
      <w:marLeft w:val="0"/>
      <w:marRight w:val="0"/>
      <w:marTop w:val="0"/>
      <w:marBottom w:val="0"/>
      <w:divBdr>
        <w:top w:val="none" w:sz="0" w:space="0" w:color="auto"/>
        <w:left w:val="none" w:sz="0" w:space="0" w:color="auto"/>
        <w:bottom w:val="none" w:sz="0" w:space="0" w:color="auto"/>
        <w:right w:val="none" w:sz="0" w:space="0" w:color="auto"/>
      </w:divBdr>
    </w:div>
    <w:div w:id="208609890">
      <w:bodyDiv w:val="1"/>
      <w:marLeft w:val="0"/>
      <w:marRight w:val="0"/>
      <w:marTop w:val="0"/>
      <w:marBottom w:val="0"/>
      <w:divBdr>
        <w:top w:val="none" w:sz="0" w:space="0" w:color="auto"/>
        <w:left w:val="none" w:sz="0" w:space="0" w:color="auto"/>
        <w:bottom w:val="none" w:sz="0" w:space="0" w:color="auto"/>
        <w:right w:val="none" w:sz="0" w:space="0" w:color="auto"/>
      </w:divBdr>
    </w:div>
    <w:div w:id="340621355">
      <w:bodyDiv w:val="1"/>
      <w:marLeft w:val="0"/>
      <w:marRight w:val="0"/>
      <w:marTop w:val="0"/>
      <w:marBottom w:val="0"/>
      <w:divBdr>
        <w:top w:val="none" w:sz="0" w:space="0" w:color="auto"/>
        <w:left w:val="none" w:sz="0" w:space="0" w:color="auto"/>
        <w:bottom w:val="none" w:sz="0" w:space="0" w:color="auto"/>
        <w:right w:val="none" w:sz="0" w:space="0" w:color="auto"/>
      </w:divBdr>
    </w:div>
    <w:div w:id="576132759">
      <w:bodyDiv w:val="1"/>
      <w:marLeft w:val="0"/>
      <w:marRight w:val="0"/>
      <w:marTop w:val="0"/>
      <w:marBottom w:val="0"/>
      <w:divBdr>
        <w:top w:val="none" w:sz="0" w:space="0" w:color="auto"/>
        <w:left w:val="none" w:sz="0" w:space="0" w:color="auto"/>
        <w:bottom w:val="none" w:sz="0" w:space="0" w:color="auto"/>
        <w:right w:val="none" w:sz="0" w:space="0" w:color="auto"/>
      </w:divBdr>
    </w:div>
    <w:div w:id="604003523">
      <w:bodyDiv w:val="1"/>
      <w:marLeft w:val="0"/>
      <w:marRight w:val="0"/>
      <w:marTop w:val="0"/>
      <w:marBottom w:val="0"/>
      <w:divBdr>
        <w:top w:val="none" w:sz="0" w:space="0" w:color="auto"/>
        <w:left w:val="none" w:sz="0" w:space="0" w:color="auto"/>
        <w:bottom w:val="none" w:sz="0" w:space="0" w:color="auto"/>
        <w:right w:val="none" w:sz="0" w:space="0" w:color="auto"/>
      </w:divBdr>
    </w:div>
    <w:div w:id="656494199">
      <w:bodyDiv w:val="1"/>
      <w:marLeft w:val="0"/>
      <w:marRight w:val="0"/>
      <w:marTop w:val="0"/>
      <w:marBottom w:val="0"/>
      <w:divBdr>
        <w:top w:val="none" w:sz="0" w:space="0" w:color="auto"/>
        <w:left w:val="none" w:sz="0" w:space="0" w:color="auto"/>
        <w:bottom w:val="none" w:sz="0" w:space="0" w:color="auto"/>
        <w:right w:val="none" w:sz="0" w:space="0" w:color="auto"/>
      </w:divBdr>
    </w:div>
    <w:div w:id="1028873381">
      <w:bodyDiv w:val="1"/>
      <w:marLeft w:val="0"/>
      <w:marRight w:val="0"/>
      <w:marTop w:val="0"/>
      <w:marBottom w:val="0"/>
      <w:divBdr>
        <w:top w:val="none" w:sz="0" w:space="0" w:color="auto"/>
        <w:left w:val="none" w:sz="0" w:space="0" w:color="auto"/>
        <w:bottom w:val="none" w:sz="0" w:space="0" w:color="auto"/>
        <w:right w:val="none" w:sz="0" w:space="0" w:color="auto"/>
      </w:divBdr>
    </w:div>
    <w:div w:id="1034429871">
      <w:bodyDiv w:val="1"/>
      <w:marLeft w:val="0"/>
      <w:marRight w:val="0"/>
      <w:marTop w:val="0"/>
      <w:marBottom w:val="0"/>
      <w:divBdr>
        <w:top w:val="none" w:sz="0" w:space="0" w:color="auto"/>
        <w:left w:val="none" w:sz="0" w:space="0" w:color="auto"/>
        <w:bottom w:val="none" w:sz="0" w:space="0" w:color="auto"/>
        <w:right w:val="none" w:sz="0" w:space="0" w:color="auto"/>
      </w:divBdr>
    </w:div>
    <w:div w:id="1090391834">
      <w:bodyDiv w:val="1"/>
      <w:marLeft w:val="0"/>
      <w:marRight w:val="0"/>
      <w:marTop w:val="0"/>
      <w:marBottom w:val="0"/>
      <w:divBdr>
        <w:top w:val="none" w:sz="0" w:space="0" w:color="auto"/>
        <w:left w:val="none" w:sz="0" w:space="0" w:color="auto"/>
        <w:bottom w:val="none" w:sz="0" w:space="0" w:color="auto"/>
        <w:right w:val="none" w:sz="0" w:space="0" w:color="auto"/>
      </w:divBdr>
    </w:div>
    <w:div w:id="1106922553">
      <w:bodyDiv w:val="1"/>
      <w:marLeft w:val="0"/>
      <w:marRight w:val="0"/>
      <w:marTop w:val="0"/>
      <w:marBottom w:val="0"/>
      <w:divBdr>
        <w:top w:val="none" w:sz="0" w:space="0" w:color="auto"/>
        <w:left w:val="none" w:sz="0" w:space="0" w:color="auto"/>
        <w:bottom w:val="none" w:sz="0" w:space="0" w:color="auto"/>
        <w:right w:val="none" w:sz="0" w:space="0" w:color="auto"/>
      </w:divBdr>
    </w:div>
    <w:div w:id="1113329968">
      <w:bodyDiv w:val="1"/>
      <w:marLeft w:val="0"/>
      <w:marRight w:val="0"/>
      <w:marTop w:val="0"/>
      <w:marBottom w:val="0"/>
      <w:divBdr>
        <w:top w:val="none" w:sz="0" w:space="0" w:color="auto"/>
        <w:left w:val="none" w:sz="0" w:space="0" w:color="auto"/>
        <w:bottom w:val="none" w:sz="0" w:space="0" w:color="auto"/>
        <w:right w:val="none" w:sz="0" w:space="0" w:color="auto"/>
      </w:divBdr>
    </w:div>
    <w:div w:id="1155219532">
      <w:bodyDiv w:val="1"/>
      <w:marLeft w:val="0"/>
      <w:marRight w:val="0"/>
      <w:marTop w:val="0"/>
      <w:marBottom w:val="0"/>
      <w:divBdr>
        <w:top w:val="none" w:sz="0" w:space="0" w:color="auto"/>
        <w:left w:val="none" w:sz="0" w:space="0" w:color="auto"/>
        <w:bottom w:val="none" w:sz="0" w:space="0" w:color="auto"/>
        <w:right w:val="none" w:sz="0" w:space="0" w:color="auto"/>
      </w:divBdr>
    </w:div>
    <w:div w:id="1236428592">
      <w:bodyDiv w:val="1"/>
      <w:marLeft w:val="0"/>
      <w:marRight w:val="0"/>
      <w:marTop w:val="0"/>
      <w:marBottom w:val="0"/>
      <w:divBdr>
        <w:top w:val="none" w:sz="0" w:space="0" w:color="auto"/>
        <w:left w:val="none" w:sz="0" w:space="0" w:color="auto"/>
        <w:bottom w:val="none" w:sz="0" w:space="0" w:color="auto"/>
        <w:right w:val="none" w:sz="0" w:space="0" w:color="auto"/>
      </w:divBdr>
    </w:div>
    <w:div w:id="1657299412">
      <w:bodyDiv w:val="1"/>
      <w:marLeft w:val="0"/>
      <w:marRight w:val="0"/>
      <w:marTop w:val="0"/>
      <w:marBottom w:val="0"/>
      <w:divBdr>
        <w:top w:val="none" w:sz="0" w:space="0" w:color="auto"/>
        <w:left w:val="none" w:sz="0" w:space="0" w:color="auto"/>
        <w:bottom w:val="none" w:sz="0" w:space="0" w:color="auto"/>
        <w:right w:val="none" w:sz="0" w:space="0" w:color="auto"/>
      </w:divBdr>
    </w:div>
    <w:div w:id="1702700846">
      <w:bodyDiv w:val="1"/>
      <w:marLeft w:val="0"/>
      <w:marRight w:val="0"/>
      <w:marTop w:val="0"/>
      <w:marBottom w:val="0"/>
      <w:divBdr>
        <w:top w:val="none" w:sz="0" w:space="0" w:color="auto"/>
        <w:left w:val="none" w:sz="0" w:space="0" w:color="auto"/>
        <w:bottom w:val="none" w:sz="0" w:space="0" w:color="auto"/>
        <w:right w:val="none" w:sz="0" w:space="0" w:color="auto"/>
      </w:divBdr>
    </w:div>
    <w:div w:id="1927810568">
      <w:bodyDiv w:val="1"/>
      <w:marLeft w:val="0"/>
      <w:marRight w:val="0"/>
      <w:marTop w:val="0"/>
      <w:marBottom w:val="0"/>
      <w:divBdr>
        <w:top w:val="none" w:sz="0" w:space="0" w:color="auto"/>
        <w:left w:val="none" w:sz="0" w:space="0" w:color="auto"/>
        <w:bottom w:val="none" w:sz="0" w:space="0" w:color="auto"/>
        <w:right w:val="none" w:sz="0" w:space="0" w:color="auto"/>
      </w:divBdr>
    </w:div>
    <w:div w:id="2074967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ED2B6C5D-C2E0-4387-8E56-D092BA9D4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236</Words>
  <Characters>35549</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5T10:52:00Z</dcterms:created>
  <dcterms:modified xsi:type="dcterms:W3CDTF">2021-03-15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e940c8-4718-3cfa-8c36-5042fcd0481e</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